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83F8F3" w14:textId="0C9E2DC3" w:rsidR="007A2F6D" w:rsidRDefault="007A2F6D" w:rsidP="0004465C">
      <w:pPr>
        <w:pStyle w:val="Title"/>
        <w:jc w:val="center"/>
        <w:rPr>
          <w:sz w:val="48"/>
          <w:szCs w:val="48"/>
        </w:rPr>
      </w:pPr>
      <w:r>
        <w:rPr>
          <w:sz w:val="48"/>
          <w:szCs w:val="48"/>
        </w:rPr>
        <w:t xml:space="preserve">Physically Based Rendering: </w:t>
      </w:r>
    </w:p>
    <w:p w14:paraId="38CFAF17" w14:textId="4B43A0FD" w:rsidR="00A0611C" w:rsidRDefault="007A2F6D" w:rsidP="0004465C">
      <w:pPr>
        <w:pStyle w:val="Title"/>
        <w:jc w:val="center"/>
        <w:rPr>
          <w:sz w:val="48"/>
          <w:szCs w:val="48"/>
        </w:rPr>
      </w:pPr>
      <w:r>
        <w:rPr>
          <w:sz w:val="48"/>
          <w:szCs w:val="48"/>
        </w:rPr>
        <w:t>Past, Present and Future</w:t>
      </w:r>
    </w:p>
    <w:p w14:paraId="4FC2F00A" w14:textId="5E46378E" w:rsidR="002244F3" w:rsidRDefault="002244F3" w:rsidP="002244F3">
      <w:pPr>
        <w:pStyle w:val="Heading1"/>
      </w:pPr>
      <w:r>
        <w:t>Intro</w:t>
      </w:r>
    </w:p>
    <w:p w14:paraId="05A6C5F7" w14:textId="6D019B6F" w:rsidR="008F253A" w:rsidRPr="003419F4" w:rsidRDefault="007E0456" w:rsidP="003419F4">
      <w:r>
        <w:t>The term ‘shading models’ refers to the algorithms used to describe how the simulation of light interacts with the surface</w:t>
      </w:r>
      <w:r w:rsidR="001B6D69">
        <w:t xml:space="preserve"> colour</w:t>
      </w:r>
      <w:r>
        <w:t xml:space="preserve"> of a 3D object to mimic such effects as highlights and reflections. </w:t>
      </w:r>
      <w:r w:rsidR="00C51BBC">
        <w:t>These models have taken many forms as the subject of computer graphics has grown</w:t>
      </w:r>
      <w:r w:rsidR="00176E74">
        <w:t xml:space="preserve"> as it aims toward greater realism</w:t>
      </w:r>
      <w:r w:rsidR="00CF4639">
        <w:t xml:space="preserve"> </w:t>
      </w:r>
      <w:r w:rsidR="006756C2">
        <w:fldChar w:fldCharType="begin"/>
      </w:r>
      <w:r w:rsidR="000C020C">
        <w:instrText xml:space="preserve"> ADDIN ZOTERO_ITEM CSL_CITATION {"citationID":"vHQ0BQnf","properties":{"formattedCitation":"(Whitted and Laboratories, 1980)","plainCitation":"(Whitted and Laboratories, 1980)","noteIndex":0},"citationItems":[{"id":50,"uris":["http://zotero.org/users/18504355/items/3NS5E7JS"],"itemData":{"id":50,"type":"article-journal","abstract":"To accurately render a two-dimensional image of a three-dimensional scene, global illumination information that affects the intensity of each pixel of the image must be known at the time the intensity is calculated. In a simplified form, this information is stored in a tree of \"rays\" extending from the viewer to the first surface encountered and from there to other surfaces and to the light sources. A visible surface algorithm creates this tree for each pixel of the display and passes it to the shader. The shader then traverses the tree to determine the intensity of the light received by the viewer. Consideration of all of these factors allows the shader to accurately simulate true reflection, shadows, and refraction, as well as the effects simulated by conventional shaders. Anti-aliasing is included as an integral part of the visibility calculations. Surfaces displayed include curved as well as polygonal surfaces.","issue":"6","language":"en","source":"Zotero","title":"An Improved Illumination Model for Shaded Display","volume":"23","author":[{"family":"Whitted","given":"Turner"},{"family":"Laboratories","given":"Bell"}],"issued":{"date-parts":[["1980"]]}}}],"schema":"https://github.com/citation-style-language/schema/raw/master/csl-citation.json"} </w:instrText>
      </w:r>
      <w:r w:rsidR="006756C2">
        <w:fldChar w:fldCharType="separate"/>
      </w:r>
      <w:r w:rsidR="006756C2" w:rsidRPr="006756C2">
        <w:t>(Whitted and Laboratories, 1980)</w:t>
      </w:r>
      <w:r w:rsidR="006756C2">
        <w:fldChar w:fldCharType="end"/>
      </w:r>
      <w:r w:rsidR="00C51BBC">
        <w:t>.</w:t>
      </w:r>
      <w:r w:rsidR="006756C2">
        <w:t xml:space="preserve"> </w:t>
      </w:r>
      <w:r w:rsidR="00452177">
        <w:t>Physically based rendering (PBR)</w:t>
      </w:r>
      <w:r w:rsidR="005E3EE6">
        <w:t xml:space="preserve"> is the term used to describe the approach that aims to render surfaces with the most accuracy when compared to the real world</w:t>
      </w:r>
      <w:r w:rsidR="00A32D50">
        <w:t xml:space="preserve"> </w:t>
      </w:r>
      <w:r w:rsidR="00A32D50">
        <w:fldChar w:fldCharType="begin"/>
      </w:r>
      <w:r w:rsidR="000C020C">
        <w:instrText xml:space="preserve"> ADDIN ZOTERO_ITEM CSL_CITATION {"citationID":"Zd9LQjxb","properties":{"formattedCitation":"(Greenberg, 1999)","plainCitation":"(Greenberg, 1999)","noteIndex":0},"citationItems":[{"id":49,"uris":["http://zotero.org/users/18504355/items/WBNULXXV"],"itemData":{"id":49,"type":"article-journal","language":"en","source":"Zotero","title":"A framework for realistic image synthesis","author":[{"family":"Greenberg","given":"Donald P"}],"issued":{"date-parts":[["1999",8,1]]}}}],"schema":"https://github.com/citation-style-language/schema/raw/master/csl-citation.json"} </w:instrText>
      </w:r>
      <w:r w:rsidR="00A32D50">
        <w:fldChar w:fldCharType="separate"/>
      </w:r>
      <w:r w:rsidR="00A32D50" w:rsidRPr="00A32D50">
        <w:t>(Greenberg, 1999)</w:t>
      </w:r>
      <w:r w:rsidR="00A32D50">
        <w:fldChar w:fldCharType="end"/>
      </w:r>
      <w:r w:rsidR="005E3EE6">
        <w:t xml:space="preserve">. </w:t>
      </w:r>
      <w:r w:rsidR="006756C2">
        <w:t xml:space="preserve">This essay aims to present a critical analysis </w:t>
      </w:r>
      <w:r w:rsidR="003F70FD">
        <w:t xml:space="preserve">of </w:t>
      </w:r>
      <w:r w:rsidR="006756C2">
        <w:t>a selection of the most popular models</w:t>
      </w:r>
      <w:r w:rsidR="008F253A">
        <w:t xml:space="preserve"> over its history</w:t>
      </w:r>
      <w:r w:rsidR="00A32D50">
        <w:t xml:space="preserve"> while </w:t>
      </w:r>
      <w:r w:rsidR="006756C2">
        <w:t>provid</w:t>
      </w:r>
      <w:r w:rsidR="00A32D50">
        <w:t>ing</w:t>
      </w:r>
      <w:r w:rsidR="006756C2">
        <w:t xml:space="preserve"> a brief explanation of the differences between these models as well as a</w:t>
      </w:r>
      <w:r w:rsidR="00A44FC6">
        <w:t xml:space="preserve">n introduction </w:t>
      </w:r>
      <w:r w:rsidR="00825248">
        <w:t xml:space="preserve">to </w:t>
      </w:r>
      <w:r w:rsidR="00A44FC6">
        <w:t>shading models for the future.</w:t>
      </w:r>
      <w:r w:rsidR="0099067D">
        <w:t xml:space="preserve"> </w:t>
      </w:r>
    </w:p>
    <w:p w14:paraId="0BEDE5CF" w14:textId="5A13CA81" w:rsidR="006A4938" w:rsidRDefault="002244F3" w:rsidP="00047F4C">
      <w:pPr>
        <w:pStyle w:val="Heading1"/>
      </w:pPr>
      <w:r>
        <w:t>Past</w:t>
      </w:r>
    </w:p>
    <w:p w14:paraId="5B1A3395" w14:textId="6FF8305B" w:rsidR="00627EB2" w:rsidRDefault="008D1C4F" w:rsidP="00627EB2">
      <w:r>
        <w:rPr>
          <w:noProof/>
        </w:rPr>
        <mc:AlternateContent>
          <mc:Choice Requires="wps">
            <w:drawing>
              <wp:anchor distT="0" distB="0" distL="114300" distR="114300" simplePos="0" relativeHeight="251659264" behindDoc="0" locked="0" layoutInCell="1" allowOverlap="1" wp14:anchorId="5AFAF881" wp14:editId="64B861C4">
                <wp:simplePos x="0" y="0"/>
                <wp:positionH relativeFrom="column">
                  <wp:posOffset>971550</wp:posOffset>
                </wp:positionH>
                <wp:positionV relativeFrom="paragraph">
                  <wp:posOffset>3845560</wp:posOffset>
                </wp:positionV>
                <wp:extent cx="3562350" cy="635"/>
                <wp:effectExtent l="0" t="0" r="0" b="0"/>
                <wp:wrapTopAndBottom/>
                <wp:docPr id="480331880" name="Text Box 1"/>
                <wp:cNvGraphicFramePr/>
                <a:graphic xmlns:a="http://schemas.openxmlformats.org/drawingml/2006/main">
                  <a:graphicData uri="http://schemas.microsoft.com/office/word/2010/wordprocessingShape">
                    <wps:wsp>
                      <wps:cNvSpPr txBox="1"/>
                      <wps:spPr>
                        <a:xfrm>
                          <a:off x="0" y="0"/>
                          <a:ext cx="3562350" cy="635"/>
                        </a:xfrm>
                        <a:prstGeom prst="rect">
                          <a:avLst/>
                        </a:prstGeom>
                        <a:solidFill>
                          <a:prstClr val="white"/>
                        </a:solidFill>
                        <a:ln>
                          <a:noFill/>
                        </a:ln>
                      </wps:spPr>
                      <wps:txbx>
                        <w:txbxContent>
                          <w:p w14:paraId="3CE56B69" w14:textId="2B9F7228" w:rsidR="008D1C4F" w:rsidRPr="00F743DA" w:rsidRDefault="008D1C4F" w:rsidP="008D1C4F">
                            <w:pPr>
                              <w:pStyle w:val="Caption"/>
                              <w:rPr>
                                <w:noProof/>
                              </w:rPr>
                            </w:pPr>
                            <w:r>
                              <w:t xml:space="preserve">Figure </w:t>
                            </w:r>
                            <w:r>
                              <w:fldChar w:fldCharType="begin"/>
                            </w:r>
                            <w:r>
                              <w:instrText xml:space="preserve"> SEQ Figure \* ARABIC </w:instrText>
                            </w:r>
                            <w:r>
                              <w:fldChar w:fldCharType="separate"/>
                            </w:r>
                            <w:r w:rsidR="00C772A7">
                              <w:rPr>
                                <w:noProof/>
                              </w:rPr>
                              <w:t>1</w:t>
                            </w:r>
                            <w:r>
                              <w:rPr>
                                <w:noProof/>
                              </w:rPr>
                              <w:fldChar w:fldCharType="end"/>
                            </w:r>
                            <w:r>
                              <w:t xml:space="preserve"> - Lambertian Diffuse lighting applied using </w:t>
                            </w:r>
                            <w:r>
                              <w:rPr>
                                <w:noProof/>
                              </w:rPr>
                              <w:t>a flat and Gouraud mode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FAF881" id="_x0000_t202" coordsize="21600,21600" o:spt="202" path="m,l,21600r21600,l21600,xe">
                <v:stroke joinstyle="miter"/>
                <v:path gradientshapeok="t" o:connecttype="rect"/>
              </v:shapetype>
              <v:shape id="Text Box 1" o:spid="_x0000_s1026" type="#_x0000_t202" style="position:absolute;margin-left:76.5pt;margin-top:302.8pt;width:280.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" stroked="f">
                <v:textbox style="mso-fit-shape-to-text:t" inset="0,0,0,0">
                  <w:txbxContent>
                    <w:p w14:paraId="3CE56B69" w14:textId="2B9F7228" w:rsidR="008D1C4F" w:rsidRPr="00F743DA" w:rsidRDefault="008D1C4F" w:rsidP="008D1C4F">
                      <w:pPr>
                        <w:pStyle w:val="Caption"/>
                        <w:rPr>
                          <w:noProof/>
                        </w:rPr>
                      </w:pPr>
                      <w:r>
                        <w:t xml:space="preserve">Figure </w:t>
                      </w:r>
                      <w:r>
                        <w:fldChar w:fldCharType="begin"/>
                      </w:r>
                      <w:r>
                        <w:instrText xml:space="preserve"> SEQ Figure \* ARABIC </w:instrText>
                      </w:r>
                      <w:r>
                        <w:fldChar w:fldCharType="separate"/>
                      </w:r>
                      <w:r w:rsidR="00C772A7">
                        <w:rPr>
                          <w:noProof/>
                        </w:rPr>
                        <w:t>1</w:t>
                      </w:r>
                      <w:r>
                        <w:rPr>
                          <w:noProof/>
                        </w:rPr>
                        <w:fldChar w:fldCharType="end"/>
                      </w:r>
                      <w:r>
                        <w:t xml:space="preserve"> - Lambertian Diffuse lighting applied using </w:t>
                      </w:r>
                      <w:r>
                        <w:rPr>
                          <w:noProof/>
                        </w:rPr>
                        <w:t>a flat and Gouraud model .</w:t>
                      </w:r>
                    </w:p>
                  </w:txbxContent>
                </v:textbox>
                <w10:wrap type="topAndBottom"/>
              </v:shape>
            </w:pict>
          </mc:Fallback>
        </mc:AlternateContent>
      </w:r>
      <w:r w:rsidR="00D652C4">
        <w:rPr>
          <w:noProof/>
        </w:rPr>
        <w:drawing>
          <wp:anchor distT="0" distB="0" distL="114300" distR="114300" simplePos="0" relativeHeight="251657216" behindDoc="0" locked="0" layoutInCell="1" allowOverlap="1" wp14:anchorId="3447A735" wp14:editId="5F47E8BC">
            <wp:simplePos x="0" y="0"/>
            <wp:positionH relativeFrom="column">
              <wp:posOffset>971550</wp:posOffset>
            </wp:positionH>
            <wp:positionV relativeFrom="paragraph">
              <wp:posOffset>2073910</wp:posOffset>
            </wp:positionV>
            <wp:extent cx="3562350" cy="1714500"/>
            <wp:effectExtent l="0" t="0" r="0" b="0"/>
            <wp:wrapTopAndBottom/>
            <wp:docPr id="11629130" name="Picture 1"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6235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76D70">
        <w:t>Lambert’s model for diffuse reflections has been widely used within computer graphics for many years as it provides a uniform scattering of brightness across a surface which is the same to the observer regardless of their view angle</w:t>
      </w:r>
      <w:r w:rsidR="00F2348E">
        <w:t xml:space="preserve"> </w:t>
      </w:r>
      <w:r w:rsidR="00F2348E">
        <w:fldChar w:fldCharType="begin"/>
      </w:r>
      <w:r w:rsidR="000C020C">
        <w:instrText xml:space="preserve"> ADDIN ZOTERO_ITEM CSL_CITATION {"citationID":"pcjoWdZ0","properties":{"formattedCitation":"(Lambert, 1760)","plainCitation":"(Lambert, 1760)","noteIndex":0},"citationItems":[{"id":46,"uris":["http://zotero.org/users/18504355/items/6BJAAZIG"],"itemData":{"id":46,"type":"book","language":"la","note":"DOI: 10.3931/E-RARA-9488\nmedium: 547 S., 6 Bl. ; 19 cm : 8 gef. Tafeln","publisher":"sumptibus vidvae Eberhardi Klett...","source":"DOI.org (Datacite)","title":"I. H. Lambert... Photometria sive de mensura et gradibus luminis, colorum et umbrae","URL":"https://www.e-rara.ch/zut/doi/10.3931/e-rara-9488","author":[{"family":"Lambert","given":"Johann Heinrich"}],"accessed":{"date-parts":[["2025",11,23]]},"issued":{"date-parts":[["1760"]]}}}],"schema":"https://github.com/citation-style-language/schema/raw/master/csl-citation.json"} </w:instrText>
      </w:r>
      <w:r w:rsidR="00F2348E">
        <w:fldChar w:fldCharType="separate"/>
      </w:r>
      <w:r w:rsidR="00F2348E" w:rsidRPr="00F2348E">
        <w:t>(Lambert, 1760)</w:t>
      </w:r>
      <w:r w:rsidR="00F2348E">
        <w:fldChar w:fldCharType="end"/>
      </w:r>
      <w:r w:rsidR="00676D70">
        <w:t xml:space="preserve">. The intensity of this brightness </w:t>
      </w:r>
      <w:r w:rsidR="001D5608">
        <w:t xml:space="preserve">is determined to be directly proportional to the cosine of the angle between the normal and the </w:t>
      </w:r>
      <w:r w:rsidR="00CF4716">
        <w:t>direction of the light</w:t>
      </w:r>
      <w:r w:rsidR="00F2348E">
        <w:t xml:space="preserve"> </w:t>
      </w:r>
      <w:r w:rsidR="00F2348E">
        <w:fldChar w:fldCharType="begin"/>
      </w:r>
      <w:r w:rsidR="000C020C">
        <w:instrText xml:space="preserve"> ADDIN ZOTERO_ITEM CSL_CITATION {"citationID":"xqfMMaUX","properties":{"formattedCitation":"(Smith, 2000)","plainCitation":"(Smith, 2000)","noteIndex":0},"citationItems":[{"id":45,"uris":["http://zotero.org/users/18504355/items/HMJ67QQU"],"itemData":{"id":45,"type":"book","collection-title":"McGraw-Hill series on optical and electro-optical engineering","edition":"3. ed","event-place":"New York London","ISBN":"978-0-07-136360-0","language":"en","number-of-pages":"617","publisher":"McGraw-Hill","publisher-place":"New York London","source":"K10plus ISBN","title":"Modern optical engineering: the design of optical systems","title-short":"Modern optical engineering","author":[{"family":"Smith","given":"Warren J."}],"issued":{"date-parts":[["2000"]]}}}],"schema":"https://github.com/citation-style-language/schema/raw/master/csl-citation.json"} </w:instrText>
      </w:r>
      <w:r w:rsidR="00F2348E">
        <w:fldChar w:fldCharType="separate"/>
      </w:r>
      <w:r w:rsidR="00F2348E" w:rsidRPr="00F2348E">
        <w:t>(Smith, 2000)</w:t>
      </w:r>
      <w:r w:rsidR="00F2348E">
        <w:fldChar w:fldCharType="end"/>
      </w:r>
      <w:r w:rsidR="001D5608">
        <w:t>.</w:t>
      </w:r>
      <w:r w:rsidR="00CF4716">
        <w:t xml:space="preserve"> </w:t>
      </w:r>
      <w:r w:rsidR="00F2348E">
        <w:t xml:space="preserve">This provides an appropriate approximation of diffuse reflection for a considerable range of </w:t>
      </w:r>
      <w:r w:rsidR="005B6967">
        <w:t>surfaces but</w:t>
      </w:r>
      <w:r w:rsidR="00F2348E">
        <w:t xml:space="preserve"> provided an unrealistic output when applied to glossy surfaces</w:t>
      </w:r>
      <w:r w:rsidR="008328AE">
        <w:t xml:space="preserve"> </w:t>
      </w:r>
      <w:r w:rsidR="008328AE">
        <w:fldChar w:fldCharType="begin"/>
      </w:r>
      <w:r w:rsidR="000C020C">
        <w:instrText xml:space="preserve"> ADDIN ZOTERO_ITEM CSL_CITATION {"citationID":"RjYqdQpp","properties":{"formattedCitation":"(Angel, 2006)","plainCitation":"(Angel, 2006)","noteIndex":0},"citationItems":[{"id":47,"uris":["http://zotero.org/users/18504355/items/LZNF7ZEC"],"itemData":{"id":47,"type":"book","edition":"4. ed., internat. ed","event-place":"Boston, Mass. Munich","ISBN":"978-0-321-31252-5","language":"eng","number-of-pages":"784","publisher":"Pearson Addison-Wesley","publisher-place":"Boston, Mass. Munich","source":"K10plus ISBN","title":"Interactive computer graphics: a top-down approach using OpenGL","title-short":"Interactive computer graphics","author":[{"family":"Angel","given":"Edward"}],"issued":{"date-parts":[["2006"]]}}}],"schema":"https://github.com/citation-style-language/schema/raw/master/csl-citation.json"} </w:instrText>
      </w:r>
      <w:r w:rsidR="008328AE">
        <w:fldChar w:fldCharType="separate"/>
      </w:r>
      <w:r w:rsidR="008328AE" w:rsidRPr="008328AE">
        <w:t>(Angel, 2006)</w:t>
      </w:r>
      <w:r w:rsidR="008328AE">
        <w:fldChar w:fldCharType="end"/>
      </w:r>
      <w:r w:rsidR="00F2348E">
        <w:t xml:space="preserve">. This is due to the lack of specular </w:t>
      </w:r>
      <w:r w:rsidR="005B6967">
        <w:t>highlights</w:t>
      </w:r>
      <w:r w:rsidR="00F2348E">
        <w:t xml:space="preserve"> typically found on these types of surfaces as these move as the view direction changes which </w:t>
      </w:r>
      <w:proofErr w:type="gramStart"/>
      <w:r w:rsidR="00F2348E">
        <w:t>is fundamentally opposed</w:t>
      </w:r>
      <w:proofErr w:type="gramEnd"/>
      <w:r w:rsidR="00F2348E">
        <w:t xml:space="preserve"> to Lambert’s </w:t>
      </w:r>
      <w:r w:rsidR="008328AE">
        <w:t>model.</w:t>
      </w:r>
    </w:p>
    <w:p w14:paraId="5BE4009A" w14:textId="10A1BFC7" w:rsidR="00D652C4" w:rsidRDefault="00D652C4" w:rsidP="00627EB2"/>
    <w:p w14:paraId="63385AB3" w14:textId="22F917D2" w:rsidR="002F43FA" w:rsidRDefault="008328AE" w:rsidP="00627EB2">
      <w:r>
        <w:t>Gouraud went on to publish a new method of shading for real-time system with the Lambertian reflection model providing the basis for diffuse lighting</w:t>
      </w:r>
      <w:r w:rsidR="002F43FA">
        <w:t xml:space="preserve"> </w:t>
      </w:r>
      <w:r w:rsidR="002F43FA">
        <w:fldChar w:fldCharType="begin"/>
      </w:r>
      <w:r w:rsidR="000C020C">
        <w:instrText xml:space="preserve"> ADDIN ZOTERO_ITEM CSL_CITATION {"citationID":"ujAljpwx","properties":{"formattedCitation":"(Gouraud, 1971)","plainCitation":"(Gouraud, 1971)","noteIndex":0},"citationItems":[{"id":57,"uris":["http://zotero.org/users/18504355/items/4BMD92IA"],"itemData":{"id":57,"type":"article-journal","container-title":"IEEE Transactions on Computers","DOI":"10.1109/T-C.1971.223313","ISSN":"0018-9340","issue":"6","journalAbbreviation":"IEEE Trans. Comput.","license":"https://ieeexplore.ieee.org/Xplorehelp/downloads/license-information/IEEE.html","page":"623-629","source":"DOI.org (Crossref)","title":"Continuous Shading of Curved Surfaces","volume":"C-20","author":[{"family":"Gouraud","given":"H."}],"issued":{"date-parts":[["1971",6]]}}}],"schema":"https://github.com/citation-style-language/schema/raw/master/csl-citation.json"} </w:instrText>
      </w:r>
      <w:r w:rsidR="002F43FA">
        <w:fldChar w:fldCharType="separate"/>
      </w:r>
      <w:r w:rsidR="002F43FA" w:rsidRPr="002F43FA">
        <w:t>(Gouraud, 1971)</w:t>
      </w:r>
      <w:r w:rsidR="002F43FA">
        <w:fldChar w:fldCharType="end"/>
      </w:r>
      <w:r>
        <w:t xml:space="preserve">. It </w:t>
      </w:r>
      <w:r>
        <w:lastRenderedPageBreak/>
        <w:t>computes the intensity of the lighting at each vertex and interpolates the value across the entire face</w:t>
      </w:r>
      <w:r w:rsidR="0015657D">
        <w:fldChar w:fldCharType="begin"/>
      </w:r>
      <w:r w:rsidR="000C020C">
        <w:instrText xml:space="preserve"> ADDIN ZOTERO_ITEM CSL_CITATION {"citationID":"QJ6JKwCE","properties":{"formattedCitation":"(Buri\\uc0\\u269{}in, 2009)","plainCitation":"(Buričin, 2009)","dontUpdate":true,"noteIndex":0},"citationItems":[{"id":38,"uris":["http://zotero.org/users/18504355/items/BAVTIY32"],"itemData":{"id":38,"type":"webpage","license":"Public Domain","title":"Direct3D shading modes illustration","URL":"https://upload.wikimedia.org/wikipedia/commons/6/62/D3D_Shading_Modes.png","author":[{"family":"Buričin","given":"Lukáš"}],"accessed":{"date-parts":[["2025",11,23]]},"issued":{"date-parts":[["2009",9,8]]}}}],"schema":"https://github.com/citation-style-language/schema/raw/master/csl-citation.json"} </w:instrText>
      </w:r>
      <w:r w:rsidR="0015657D">
        <w:fldChar w:fldCharType="separate"/>
      </w:r>
      <w:r w:rsidR="0015657D">
        <w:fldChar w:fldCharType="end"/>
      </w:r>
      <w:r>
        <w:t xml:space="preserve">. This </w:t>
      </w:r>
      <w:r w:rsidR="002F43FA">
        <w:t xml:space="preserve">provided a more accurate depiction of light across the surface with minimal overhead </w:t>
      </w:r>
      <w:r w:rsidR="002F43FA">
        <w:fldChar w:fldCharType="begin"/>
      </w:r>
      <w:r w:rsidR="000C020C">
        <w:instrText xml:space="preserve"> ADDIN ZOTERO_ITEM CSL_CITATION {"citationID":"eRXFNzvt","properties":{"formattedCitation":"(Bishop and Weimer, 1986)","plainCitation":"(Bishop and Weimer, 1986)","noteIndex":0},"citationItems":[{"id":43,"uris":["http://zotero.org/users/18504355/items/FUL8AAPX"],"itemData":{"id":43,"type":"article-journal","abstract":"Computer image generation systems often represent curved surfaces as a mesh of planar polygons that are shaded to restore a smooth appearance. Phong shading is a well known algorithm for producing a realistic shading but it has not been used by real-time systems because of the 3 additions, 1 division, and I square-root required per pixel for its evaluation. We describe a new formulation for Phong shading that reduces the amount of computation per pixel to only 2 additions for simple Lambertian reflection and 5 additions and 1 memory reference for Phong's complete reflection model. We also show how to extend our method to compute the specular component with the eye at a finite distance from the scene rather than at infinity as is usually assumed. The method can be implemented in hardware for real-time applications or in software to speed image generation for almost any system.","language":"en","source":"Zotero","title":"Fast Phong shading","author":[{"family":"Bishop","given":"Gary"},{"family":"Weimer","given":"David M"}],"issued":{"date-parts":[["1986",8,18]]}}}],"schema":"https://github.com/citation-style-language/schema/raw/master/csl-citation.json"} </w:instrText>
      </w:r>
      <w:r w:rsidR="002F43FA">
        <w:fldChar w:fldCharType="separate"/>
      </w:r>
      <w:r w:rsidR="002F43FA" w:rsidRPr="002F43FA">
        <w:t>(Bishop and Weimer, 1986)</w:t>
      </w:r>
      <w:r w:rsidR="002F43FA">
        <w:fldChar w:fldCharType="end"/>
      </w:r>
      <w:r w:rsidR="002F43FA">
        <w:t xml:space="preserve">. It still contained several issues however, such as </w:t>
      </w:r>
      <w:r w:rsidR="00FD7C98">
        <w:t>a dull appearance on some surfaces as well as edge artifacts known as ‘Mach bands’</w:t>
      </w:r>
      <w:r w:rsidR="00ED7266">
        <w:fldChar w:fldCharType="begin"/>
      </w:r>
      <w:r w:rsidR="000C020C">
        <w:instrText xml:space="preserve"> ADDIN ZOTERO_ITEM CSL_CITATION {"citationID":"KP4IBDcM","properties":{"formattedCitation":"(Lotto, Williams and Purves, 1999)","plainCitation":"(Lotto, Williams and Purves, 1999)","noteIndex":0},"citationItems":[{"id":40,"uris":["http://zotero.org/users/18504355/items/5F2PVY7W"],"itemData":{"id":40,"type":"article-journal","abstract":"If Mach bands arise as an empirical consequence of real-world luminance profiles, several predictions follow. First, the appearance of Mach bands should accord with the appearance of naturally occurring highlights and lowlights. Second, altering the slope of an ambiguous luminance gradient so that it corresponds more closely to gradients that are typically adorned with luminance maxima and minima in the position of Mach bands should enhance the illusion. Third, altering a luminance gradient so that it corresponds more closely to gradients that normally lack luminance maxima and minima in the position of Mach bands should diminish the salience of the illusion. Fourth, the perception of Mach bands elicited by the same luminance gradient should be changed by contextual cues that indicate whether the gradient is more or less likely to signify a curved or a f lat surface. Because each of these predictions is met, we conclude that Mach bands arise because the association elicited by the stimulus (the percept) incorporates these features as a result of past experience.","container-title":"Proceedings of the National Academy of Sciences","DOI":"10.1073/pnas.96.9.5245","ISSN":"0027-8424, 1091-6490","issue":"9","journalAbbreviation":"Proc. Natl. Acad. Sci. U.S.A.","language":"en","page":"5245-5250","source":"DOI.org (Crossref)","title":"Mach bands as empirically derived associations","volume":"96","author":[{"family":"Lotto","given":"R. Beau"},{"family":"Williams","given":"S. Mark"},{"family":"Purves","given":"Dale"}],"issued":{"date-parts":[["1999",4,27]]}}}],"schema":"https://github.com/citation-style-language/schema/raw/master/csl-citation.json"} </w:instrText>
      </w:r>
      <w:r w:rsidR="00ED7266">
        <w:fldChar w:fldCharType="separate"/>
      </w:r>
      <w:r w:rsidR="00ED7266" w:rsidRPr="00ED7266">
        <w:t>(Lotto, Williams and Purves, 1999)</w:t>
      </w:r>
      <w:r w:rsidR="00ED7266">
        <w:fldChar w:fldCharType="end"/>
      </w:r>
      <w:r w:rsidR="00FD7C98">
        <w:t xml:space="preserve"> forming along polygon boundaries </w:t>
      </w:r>
      <w:r w:rsidR="00FD7C98">
        <w:fldChar w:fldCharType="begin"/>
      </w:r>
      <w:r w:rsidR="000C020C">
        <w:instrText xml:space="preserve"> ADDIN ZOTERO_ITEM CSL_CITATION {"citationID":"D32OIy7H","properties":{"formattedCitation":"(Bangay, 2002)","plainCitation":"(Bangay, 2002)","noteIndex":0},"citationItems":[{"id":41,"uris":["http://zotero.org/users/18504355/items/4T2RNN3T"],"itemData":{"id":41,"type":"thesis","event-place":"Grahamstown, South Africa","genre":"Technical Report","publisher":"Rhodes University","publisher-place":"Grahamstown, South Africa","title":"Methods of Reducing the Visibility of Mach Bands during Gouraud Shading","author":[{"family":"Bangay","given":"Shaun"}],"issued":{"date-parts":[["2002",11]]}}}],"schema":"https://github.com/citation-style-language/schema/raw/master/csl-citation.json"} </w:instrText>
      </w:r>
      <w:r w:rsidR="00FD7C98">
        <w:fldChar w:fldCharType="separate"/>
      </w:r>
      <w:r w:rsidR="00FD7C98" w:rsidRPr="00FD7C98">
        <w:t>(Bangay, 2002)</w:t>
      </w:r>
      <w:r w:rsidR="00FD7C98">
        <w:fldChar w:fldCharType="end"/>
      </w:r>
      <w:r w:rsidR="00FD7C98">
        <w:t>.</w:t>
      </w:r>
    </w:p>
    <w:p w14:paraId="2C78ABAE" w14:textId="381A31DC" w:rsidR="0027715F" w:rsidRPr="0099067D" w:rsidRDefault="0099067D" w:rsidP="002D1D50">
      <w:r>
        <w:rPr>
          <w:noProof/>
        </w:rPr>
        <mc:AlternateContent>
          <mc:Choice Requires="wpg">
            <w:drawing>
              <wp:anchor distT="0" distB="0" distL="114300" distR="114300" simplePos="0" relativeHeight="251663360" behindDoc="0" locked="0" layoutInCell="1" allowOverlap="1" wp14:anchorId="5FF7A8CD" wp14:editId="28DEE384">
                <wp:simplePos x="0" y="0"/>
                <wp:positionH relativeFrom="column">
                  <wp:posOffset>19050</wp:posOffset>
                </wp:positionH>
                <wp:positionV relativeFrom="paragraph">
                  <wp:posOffset>2259330</wp:posOffset>
                </wp:positionV>
                <wp:extent cx="5731510" cy="2857500"/>
                <wp:effectExtent l="0" t="0" r="2540" b="0"/>
                <wp:wrapTopAndBottom/>
                <wp:docPr id="619429915" name="Group 1"/>
                <wp:cNvGraphicFramePr/>
                <a:graphic xmlns:a="http://schemas.openxmlformats.org/drawingml/2006/main">
                  <a:graphicData uri="http://schemas.microsoft.com/office/word/2010/wordprocessingGroup">
                    <wpg:wgp>
                      <wpg:cNvGrpSpPr/>
                      <wpg:grpSpPr>
                        <a:xfrm>
                          <a:off x="0" y="0"/>
                          <a:ext cx="5731510" cy="2857500"/>
                          <a:chOff x="0" y="0"/>
                          <a:chExt cx="5731510" cy="2857500"/>
                        </a:xfrm>
                      </wpg:grpSpPr>
                      <pic:pic xmlns:pic="http://schemas.openxmlformats.org/drawingml/2006/picture">
                        <pic:nvPicPr>
                          <pic:cNvPr id="2142724594" name="Picture 1" descr="A blue spheres with text&#10;&#10;AI-generated content may be incorrect."/>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531745"/>
                          </a:xfrm>
                          <a:prstGeom prst="rect">
                            <a:avLst/>
                          </a:prstGeom>
                          <a:noFill/>
                          <a:ln>
                            <a:noFill/>
                          </a:ln>
                        </pic:spPr>
                      </pic:pic>
                      <wps:wsp>
                        <wps:cNvPr id="1647155955" name="Text Box 1"/>
                        <wps:cNvSpPr txBox="1"/>
                        <wps:spPr>
                          <a:xfrm>
                            <a:off x="0" y="2590800"/>
                            <a:ext cx="5731510" cy="266700"/>
                          </a:xfrm>
                          <a:prstGeom prst="rect">
                            <a:avLst/>
                          </a:prstGeom>
                          <a:solidFill>
                            <a:prstClr val="white"/>
                          </a:solidFill>
                          <a:ln>
                            <a:noFill/>
                          </a:ln>
                        </wps:spPr>
                        <wps:txbx>
                          <w:txbxContent>
                            <w:p w14:paraId="5F59C2CF" w14:textId="136F93A0" w:rsidR="00C772A7" w:rsidRPr="00C117B3" w:rsidRDefault="00C772A7" w:rsidP="00C772A7">
                              <w:pPr>
                                <w:pStyle w:val="Caption"/>
                                <w:rPr>
                                  <w:noProof/>
                                  <w:color w:val="FF0000"/>
                                </w:rPr>
                              </w:pPr>
                              <w:r>
                                <w:t xml:space="preserve">Figure </w:t>
                              </w:r>
                              <w:r>
                                <w:fldChar w:fldCharType="begin"/>
                              </w:r>
                              <w:r>
                                <w:instrText xml:space="preserve"> SEQ Figure \* ARABIC </w:instrText>
                              </w:r>
                              <w:r>
                                <w:fldChar w:fldCharType="separate"/>
                              </w:r>
                              <w:r>
                                <w:rPr>
                                  <w:noProof/>
                                </w:rPr>
                                <w:t>2</w:t>
                              </w:r>
                              <w:r>
                                <w:fldChar w:fldCharType="end"/>
                              </w:r>
                              <w:r>
                                <w:t xml:space="preserve"> - Blinn-Phong vs Phong specular highligh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F7A8CD" id="Group 1" o:spid="_x0000_s1027" style="position:absolute;margin-left:1.5pt;margin-top:177.9pt;width:451.3pt;height:225pt;z-index:251663360" coordsize="57315,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blue spheres with text&#10;&#10;AI-generated content may be incorrect." style="position:absolute;width:57315;height:25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">
                  <v:imagedata r:id="rId8" o:title="A blue spheres with text&#10;&#10;AI-generated content may be incorrect"/>
                </v:shape>
                <v:shape id="_x0000_s1029" type="#_x0000_t202" style="position:absolute;top:25908;width:573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" stroked="f">
                  <v:textbox style="mso-fit-shape-to-text:t" inset="0,0,0,0">
                    <w:txbxContent>
                      <w:p w14:paraId="5F59C2CF" w14:textId="136F93A0" w:rsidR="00C772A7" w:rsidRPr="00C117B3" w:rsidRDefault="00C772A7" w:rsidP="00C772A7">
                        <w:pPr>
                          <w:pStyle w:val="Caption"/>
                          <w:rPr>
                            <w:noProof/>
                            <w:color w:val="FF0000"/>
                          </w:rPr>
                        </w:pPr>
                        <w:r>
                          <w:t xml:space="preserve">Figure </w:t>
                        </w:r>
                        <w:r>
                          <w:fldChar w:fldCharType="begin"/>
                        </w:r>
                        <w:r>
                          <w:instrText xml:space="preserve"> SEQ Figure \* ARABIC </w:instrText>
                        </w:r>
                        <w:r>
                          <w:fldChar w:fldCharType="separate"/>
                        </w:r>
                        <w:r>
                          <w:rPr>
                            <w:noProof/>
                          </w:rPr>
                          <w:t>2</w:t>
                        </w:r>
                        <w:r>
                          <w:fldChar w:fldCharType="end"/>
                        </w:r>
                        <w:r>
                          <w:t xml:space="preserve"> - Blinn-Phong vs Phong specular highlights.</w:t>
                        </w:r>
                      </w:p>
                    </w:txbxContent>
                  </v:textbox>
                </v:shape>
                <w10:wrap type="topAndBottom"/>
              </v:group>
            </w:pict>
          </mc:Fallback>
        </mc:AlternateContent>
      </w:r>
      <w:commentRangeStart w:id="0"/>
      <w:r w:rsidR="002F43FA">
        <w:t xml:space="preserve">While Gouraud’s model was a step forward, it still only contained diffuse lighting. </w:t>
      </w:r>
      <w:commentRangeEnd w:id="0"/>
      <w:r w:rsidR="002F43FA">
        <w:rPr>
          <w:rStyle w:val="CommentReference"/>
        </w:rPr>
        <w:commentReference w:id="0"/>
      </w:r>
      <w:r w:rsidR="002F43FA">
        <w:t xml:space="preserve">To increase the image quality of real-time render, </w:t>
      </w:r>
      <w:r w:rsidR="00ED7266">
        <w:t xml:space="preserve">Phong proposed his own new shading model to introduce an approximation of specular highlights as well as removing the effect of Mach bands. The result of this however, produces a more computationally expensive technique as it requires the recalculation of an interpolated surface normal at each point of a displayed surface </w:t>
      </w:r>
      <w:r w:rsidR="00ED7266">
        <w:fldChar w:fldCharType="begin"/>
      </w:r>
      <w:r w:rsidR="000C020C">
        <w:instrText xml:space="preserve"> ADDIN ZOTERO_ITEM CSL_CITATION {"citationID":"r3MDTTY5","properties":{"formattedCitation":"(Phong, 1975)","plainCitation":"(Phong, 1975)","noteIndex":0},"citationItems":[{"id":100,"uris":["http://zotero.org/users/18504355/items/2T2X6228"],"itemData":{"id":100,"type":"article-journal","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issue":"6","language":"en","source":"Zotero","title":"Illumination for Computer Generated Pictures","volume":"18","author":[{"family":"Phong","given":"Bui Tuong"}],"issued":{"date-parts":[["1975"]]}}}],"schema":"https://github.com/citation-style-language/schema/raw/master/csl-citation.json"} </w:instrText>
      </w:r>
      <w:r w:rsidR="00ED7266">
        <w:fldChar w:fldCharType="separate"/>
      </w:r>
      <w:r w:rsidR="00ED7266" w:rsidRPr="00ED7266">
        <w:t>(Phong, 1975)</w:t>
      </w:r>
      <w:r w:rsidR="00ED7266">
        <w:fldChar w:fldCharType="end"/>
      </w:r>
      <w:r w:rsidR="00ED7266">
        <w:t xml:space="preserve">. </w:t>
      </w:r>
      <w:r w:rsidR="005D6193">
        <w:t>James</w:t>
      </w:r>
      <w:r w:rsidR="006B1485">
        <w:t xml:space="preserve"> Blinn builds upon this in his expansion of Phong’s approach</w:t>
      </w:r>
      <w:r w:rsidR="005D6193">
        <w:t>,</w:t>
      </w:r>
      <w:r w:rsidR="007C32E6">
        <w:t xml:space="preserve"> producing </w:t>
      </w:r>
      <w:r w:rsidR="0045466A">
        <w:t xml:space="preserve">an accurate </w:t>
      </w:r>
      <w:r w:rsidR="0027715F">
        <w:t>specular</w:t>
      </w:r>
      <w:r w:rsidR="007C32E6">
        <w:t xml:space="preserve"> highlight while simultaneously addressing reducing the computational costs. This was done through the introduction of the halfway vector, which can potentially be precomputed, in place of Phong’s reflection vector </w:t>
      </w:r>
      <w:r w:rsidR="0027715F">
        <w:t xml:space="preserve">requires less operations per frame to calculate the full lighting output </w:t>
      </w:r>
      <w:r w:rsidR="0027715F">
        <w:fldChar w:fldCharType="begin"/>
      </w:r>
      <w:r w:rsidR="000C020C">
        <w:instrText xml:space="preserve"> ADDIN ZOTERO_ITEM CSL_CITATION {"citationID":"OGhA8fuw","properties":{"formattedCitation":"(Blinn, 1977)","plainCitation":"(Blinn, 1977)","noteIndex":0},"citationItems":[{"id":36,"uris":["http://zotero.org/users/18504355/items/7HFRVFKG"],"itemData":{"id":36,"type":"paper-conference","container-title":"Proceedings of the 4th annual conference on Computer graphics and interactive techniques","DOI":"10.1145/563858.563893","event-place":"San Jose California","event-title":"SIGGRAPH '77: Computer graphics and interactive techniques","ISBN":"978-1-4503-7355-5","language":"en","page":"192-198","publisher":"ACM","publisher-place":"San Jose California","source":"DOI.org (Crossref)","title":"Models of light reflection for computer synthesized pictures","URL":"https://dl.acm.org/doi/10.1145/563858.563893","author":[{"family":"Blinn","given":"James F."}],"accessed":{"date-parts":[["2025",11,24]]},"issued":{"date-parts":[["1977",7,20]]}}}],"schema":"https://github.com/citation-style-language/schema/raw/master/csl-citation.json"} </w:instrText>
      </w:r>
      <w:r w:rsidR="0027715F">
        <w:fldChar w:fldCharType="separate"/>
      </w:r>
      <w:r w:rsidR="0027715F" w:rsidRPr="0027715F">
        <w:t>(Blinn, 1977)</w:t>
      </w:r>
      <w:r w:rsidR="0027715F">
        <w:fldChar w:fldCharType="end"/>
      </w:r>
      <w:r w:rsidR="0027715F">
        <w:t>.</w:t>
      </w:r>
    </w:p>
    <w:p w14:paraId="061FBFCD" w14:textId="536FFA9E" w:rsidR="0027715F" w:rsidRDefault="0027715F" w:rsidP="002D1D50">
      <w:r>
        <w:t>Blinn-Phong remained the shading model of choice for decades given its computationally efficient approach</w:t>
      </w:r>
      <w:r w:rsidR="00F30745">
        <w:t xml:space="preserve">, even remaining as the lighting model of choice for OpenGL’s fixed function pipeline </w:t>
      </w:r>
      <w:r w:rsidR="00F30745">
        <w:fldChar w:fldCharType="begin"/>
      </w:r>
      <w:r w:rsidR="000C020C">
        <w:instrText xml:space="preserve"> ADDIN ZOTERO_ITEM CSL_CITATION {"citationID":"gkAFndHb","properties":{"formattedCitation":"(Shreiner, 2010)","plainCitation":"(Shreiner, 2010)","noteIndex":0},"citationItems":[{"id":35,"uris":["http://zotero.org/users/18504355/items/C3M3G4N6"],"itemData":{"id":35,"type":"book","edition":"7. ed","event-place":"Upper Saddle River, NJ Munich","ISBN":"978-0-321-55262-4","language":"eng","number-of-pages":"885","publisher":"Addison-Wesley","publisher-place":"Upper Saddle River, NJ Munich","source":"K10plus ISBN","title":"OpenGL programming guide: the official guide to learning OpenGL, versions 3.0 and 3.1","title-short":"OpenGL programming guide","author":[{"family":"Shreiner","given":"Dave"}],"issued":{"date-parts":[["2010"]]}}}],"schema":"https://github.com/citation-style-language/schema/raw/master/csl-citation.json"} </w:instrText>
      </w:r>
      <w:r w:rsidR="00F30745">
        <w:fldChar w:fldCharType="separate"/>
      </w:r>
      <w:r w:rsidR="00F30745" w:rsidRPr="00F30745">
        <w:t>(Shreiner, 2010)</w:t>
      </w:r>
      <w:r w:rsidR="00F30745">
        <w:fldChar w:fldCharType="end"/>
      </w:r>
      <w:r>
        <w:t xml:space="preserve">. This </w:t>
      </w:r>
      <w:proofErr w:type="gramStart"/>
      <w:r>
        <w:t>was bolstered</w:t>
      </w:r>
      <w:proofErr w:type="gramEnd"/>
      <w:r>
        <w:t xml:space="preserve"> by the rapid increase in both hardware power and utilisation by developers. </w:t>
      </w:r>
    </w:p>
    <w:p w14:paraId="585E0949" w14:textId="042EA051" w:rsidR="002244F3" w:rsidRDefault="002244F3" w:rsidP="00351165">
      <w:pPr>
        <w:pStyle w:val="Heading1"/>
      </w:pPr>
      <w:r>
        <w:t>Present</w:t>
      </w:r>
    </w:p>
    <w:p w14:paraId="344B1E6B" w14:textId="43C5A09B" w:rsidR="00546BEE" w:rsidRDefault="00AB1743" w:rsidP="000F097C">
      <w:r>
        <w:t>Modern PBR workflows all find their basis in the ground-breaking approach</w:t>
      </w:r>
      <w:r w:rsidR="00EC38EB">
        <w:t xml:space="preserve"> </w:t>
      </w:r>
      <w:r w:rsidR="00546BEE">
        <w:t xml:space="preserve">presented by Cook and Torrance in 1981. Their approach provides a more general model for rough surfaces while accounting for the relative brightness of </w:t>
      </w:r>
      <w:proofErr w:type="gramStart"/>
      <w:r w:rsidR="00546BEE">
        <w:t>different materials</w:t>
      </w:r>
      <w:proofErr w:type="gramEnd"/>
      <w:r w:rsidR="00546BEE">
        <w:t xml:space="preserve"> within the same scene. It predicts the distribution and composition of reflected light in relation to the intensity of the light </w:t>
      </w:r>
      <w:r w:rsidR="00546BEE">
        <w:fldChar w:fldCharType="begin"/>
      </w:r>
      <w:r w:rsidR="000C020C">
        <w:instrText xml:space="preserve"> ADDIN ZOTERO_ITEM CSL_CITATION {"citationID":"QwMPJm9x","properties":{"formattedCitation":"(Cook and Torrance, 1981)","plainCitation":"(Cook and Torrance, 1981)","noteIndex":0},"citationItems":[{"id":31,"uris":["http://zotero.org/users/18504355/items/XNQCQW6E"],"itemData":{"id":31,"type":"article-journal","abstract":"This paper presents a new reflectance model for rendering computer synthesized images. The model accounts for the relative brightness of different materials and light sources in the same scene. It describes the directional distribution of the reflected light and a color shift that occurs as the reflectance changes with incidence angle. The paper presents a method for obtaining the spectral energy distribution of the light reflected from an object made of a specific real material and discusses a procedure for accurately reproducing the color associated with the spectral energy distribution. The model is applied to the simulation of a metal and a plastic.","container-title":"ACM SIGGRAPH Computer Graphics","DOI":"10.1145/965161.806819","ISSN":"0097-8930","issue":"3","journalAbbreviation":"SIGGRAPH Comput. Graph.","language":"en","page":"307-316","source":"DOI.org (Crossref)","title":"A reflectance model for computer graphics","volume":"15","author":[{"family":"Cook","given":"Robert L."},{"family":"Torrance","given":"Kenneth E."}],"issued":{"date-parts":[["1981",8]]}}}],"schema":"https://github.com/citation-style-language/schema/raw/master/csl-citation.json"} </w:instrText>
      </w:r>
      <w:r w:rsidR="00546BEE">
        <w:fldChar w:fldCharType="separate"/>
      </w:r>
      <w:r w:rsidR="00546BEE" w:rsidRPr="00546BEE">
        <w:t>(Cook and Torrance, 1981)</w:t>
      </w:r>
      <w:r w:rsidR="00546BEE">
        <w:fldChar w:fldCharType="end"/>
      </w:r>
      <w:r w:rsidR="00546BEE">
        <w:t>.</w:t>
      </w:r>
      <w:r w:rsidR="00EC38EB">
        <w:t xml:space="preserve"> The Cook-Torrance reflectance model is </w:t>
      </w:r>
      <w:r w:rsidR="00EC38EB">
        <w:lastRenderedPageBreak/>
        <w:t xml:space="preserve">more physically accurate than Blinn-Phong as it assumes the angular spread of the specular component </w:t>
      </w:r>
      <w:r w:rsidR="00EE00C6">
        <w:t>changes due to microfacets within the surface, each of which reflects specularly</w:t>
      </w:r>
      <w:r w:rsidR="001B61A9">
        <w:t xml:space="preserve"> </w:t>
      </w:r>
      <w:r w:rsidR="001B61A9">
        <w:fldChar w:fldCharType="begin"/>
      </w:r>
      <w:r w:rsidR="000C020C">
        <w:instrText xml:space="preserve"> ADDIN ZOTERO_ITEM CSL_CITATION {"citationID":"8uS3lTAk","properties":{"formattedCitation":"(Akenine-M\\uc0\\u246{}ller {\\i{}et al.}, 2019)","plainCitation":"(Akenine-Möller et al., 2019)","noteIndex":0},"citationItems":[{"id":103,"uris":["http://zotero.org/users/18504355/items/DK7I3CCV"],"itemData":{"id":103,"type":"book","collection-title":"A Balkema book","edition":"Fourth edition, first issued in hardback","event-place":"Boca Raton London New York","ISBN":"978-1-138-62700-0","language":"en","number-of-pages":"1178","publisher":"CRC Press","publisher-place":"Boca Raton London New York","source":"K10plus ISBN","title":"Real-time rendering","author":[{"family":"Akenine-Möller","given":"Tomas"},{"family":"Haines","given":"Eric"},{"family":"Hoffman","given":"Naty"},{"family":"Pesce","given":"Angelo"},{"family":"Iwanicki","given":"Michał"},{"family":"Hillaire","given":"Sébastien"}],"issued":{"date-parts":[["2019"]]}}}],"schema":"https://github.com/citation-style-language/schema/raw/master/csl-citation.json"} </w:instrText>
      </w:r>
      <w:r w:rsidR="001B61A9">
        <w:fldChar w:fldCharType="separate"/>
      </w:r>
      <w:r w:rsidR="001B61A9" w:rsidRPr="001B61A9">
        <w:rPr>
          <w:rFonts w:cs="Times New Roman"/>
          <w:kern w:val="0"/>
        </w:rPr>
        <w:t xml:space="preserve">(Akenine-Möller </w:t>
      </w:r>
      <w:r w:rsidR="001B61A9" w:rsidRPr="001B61A9">
        <w:rPr>
          <w:rFonts w:cs="Times New Roman"/>
          <w:i/>
          <w:iCs/>
          <w:kern w:val="0"/>
        </w:rPr>
        <w:t>et al.</w:t>
      </w:r>
      <w:r w:rsidR="001B61A9" w:rsidRPr="001B61A9">
        <w:rPr>
          <w:rFonts w:cs="Times New Roman"/>
          <w:kern w:val="0"/>
        </w:rPr>
        <w:t>, 2019)</w:t>
      </w:r>
      <w:r w:rsidR="001B61A9">
        <w:fldChar w:fldCharType="end"/>
      </w:r>
      <w:r w:rsidR="00EE00C6">
        <w:t xml:space="preserve">. </w:t>
      </w:r>
      <w:r w:rsidR="00EC38EB">
        <w:t xml:space="preserve"> </w:t>
      </w:r>
      <w:r w:rsidR="003672A3">
        <w:t xml:space="preserve">This difference was key in showing that the microfacet reflection model can produce accurate metallic surfaces which earlier methods struggled with </w:t>
      </w:r>
      <w:r w:rsidR="003672A3">
        <w:fldChar w:fldCharType="begin"/>
      </w:r>
      <w:r w:rsidR="000C020C">
        <w:instrText xml:space="preserve"> ADDIN ZOTERO_ITEM CSL_CITATION {"citationID":"jay2KL0P","properties":{"formattedCitation":"(Pharr, Jakob and Humphreys, 2023)","plainCitation":"(Pharr, Jakob and Humphreys, 2023)","noteIndex":0},"citationItems":[{"id":29,"uris":["http://zotero.org/users/18504355/items/I3KF8TAP","http://zotero.org/users/18504355/items/2WQATKSX"],"itemData":{"id":29,"type":"book","abstract":"\"Physically Based Rendering, fourth edition, is a computer graphics textbook that takes a physically based approach to image synthesis. It sets the standard for physically based rendering for the field and the industry\"--","edition":"Fourth edition","event-place":"Cambridge London","ISBN":"978-0-262-04802-6","language":"eng","number-of-pages":"1243","publisher":"The MIT Press","publisher-place":"Cambridge London","source":"K10plus ISBN","title":"Physically based rendering: from theory to implementation","title-short":"Physically based rendering","author":[{"family":"Pharr","given":"Matt"},{"family":"Jakob","given":"Wenzel"},{"family":"Humphreys","given":"Greg"}],"issued":{"date-parts":[["2023"]]}}}],"schema":"https://github.com/citation-style-language/schema/raw/master/csl-citation.json"} </w:instrText>
      </w:r>
      <w:r w:rsidR="003672A3">
        <w:fldChar w:fldCharType="separate"/>
      </w:r>
      <w:r w:rsidR="003672A3" w:rsidRPr="003672A3">
        <w:t>(Pharr, Jakob and Humphreys, 2023)</w:t>
      </w:r>
      <w:r w:rsidR="003672A3">
        <w:fldChar w:fldCharType="end"/>
      </w:r>
      <w:r w:rsidR="003672A3">
        <w:t>.</w:t>
      </w:r>
    </w:p>
    <w:p w14:paraId="0C795209" w14:textId="7DDBC320" w:rsidR="00954F8C" w:rsidRDefault="002B1408" w:rsidP="000F097C">
      <w:r>
        <w:t xml:space="preserve">Brent Burley presented a new development model on behalf of Disney to SIGGRAPH in 2012. This model went on to </w:t>
      </w:r>
      <w:proofErr w:type="gramStart"/>
      <w:r>
        <w:t>be used</w:t>
      </w:r>
      <w:proofErr w:type="gramEnd"/>
      <w:r>
        <w:t xml:space="preserve"> throughout </w:t>
      </w:r>
      <w:proofErr w:type="gramStart"/>
      <w:r w:rsidR="005F6645">
        <w:t>several</w:t>
      </w:r>
      <w:proofErr w:type="gramEnd"/>
      <w:r>
        <w:t xml:space="preserve"> films including Wreck-it Ralph</w:t>
      </w:r>
      <w:r w:rsidR="005F6645">
        <w:t xml:space="preserve"> (2012)</w:t>
      </w:r>
      <w:r>
        <w:t xml:space="preserve">. Their bidirectional reflectance distribution function (BRDF) paper </w:t>
      </w:r>
      <w:r w:rsidR="005F6645">
        <w:t xml:space="preserve">began by analysing existing material data surrounding BRDFs. Under caution from artists internally, they went on to produce a “principled” BRDF model with a highly customisable set of parameters to provide an excellent level of control. The two most relevant of these parameters are; metallic and roughness </w:t>
      </w:r>
      <w:r w:rsidR="005F6645">
        <w:fldChar w:fldCharType="begin"/>
      </w:r>
      <w:r w:rsidR="000C020C">
        <w:instrText xml:space="preserve"> ADDIN ZOTERO_ITEM CSL_CITATION {"citationID":"ryXHS6ak","properties":{"formattedCitation":"(Burley, 2012)","plainCitation":"(Burley, 2012)","noteIndex":0},"citationItems":[{"id":28,"uris":["http://zotero.org/users/18504355/items/XV8JABIK"],"itemData":{"id":28,"type":"article-journal","language":"en","source":"Zotero","title":"Physically Based Shading at Disney","author":[{"family":"Burley","given":"Brent"}],"issued":{"date-parts":[["2012"]]}}}],"schema":"https://github.com/citation-style-language/schema/raw/master/csl-citation.json"} </w:instrText>
      </w:r>
      <w:r w:rsidR="005F6645">
        <w:fldChar w:fldCharType="separate"/>
      </w:r>
      <w:r w:rsidR="005F6645" w:rsidRPr="005F6645">
        <w:t>(Burley, 2012)</w:t>
      </w:r>
      <w:r w:rsidR="005F6645">
        <w:fldChar w:fldCharType="end"/>
      </w:r>
      <w:r w:rsidR="005F6645">
        <w:t xml:space="preserve">. For their implementation, they </w:t>
      </w:r>
      <w:proofErr w:type="gramStart"/>
      <w:r w:rsidR="00164E45">
        <w:t>utilise</w:t>
      </w:r>
      <w:proofErr w:type="gramEnd"/>
      <w:r w:rsidR="005F6645">
        <w:t xml:space="preserve"> the Schlick-Fresnel approximation </w:t>
      </w:r>
      <w:r w:rsidR="00164E45">
        <w:t xml:space="preserve">while ignoring the index of refraction for their diffuse factor as they find it </w:t>
      </w:r>
      <w:r w:rsidR="005C5990">
        <w:t>to create</w:t>
      </w:r>
      <w:r w:rsidR="00164E45">
        <w:t xml:space="preserve"> a comparable match to their previously looked at data while still being within artistic reason. </w:t>
      </w:r>
      <w:r w:rsidR="000E2D76">
        <w:t>This motivation also matches their reasoning for their implementations of the specular components.</w:t>
      </w:r>
    </w:p>
    <w:p w14:paraId="6EE90445" w14:textId="1FEFB38B" w:rsidR="00496F82" w:rsidRDefault="00872F55" w:rsidP="00ED5F5D">
      <w:r>
        <w:t>An additional method for implementing physically based lighting is to sample the real-world directly. Image-based lighting (IBL) is the process of lighting an object or scene with images taken from the real world.</w:t>
      </w:r>
      <w:r w:rsidR="006A5299">
        <w:t xml:space="preserve"> A</w:t>
      </w:r>
      <w:r>
        <w:t xml:space="preserve">n omnidirectional image </w:t>
      </w:r>
      <w:proofErr w:type="gramStart"/>
      <w:r>
        <w:t xml:space="preserve">is </w:t>
      </w:r>
      <w:r w:rsidR="006A5299">
        <w:t>taken</w:t>
      </w:r>
      <w:proofErr w:type="gramEnd"/>
      <w:r w:rsidR="006A5299">
        <w:t xml:space="preserve"> such as a panorama or by stitching together </w:t>
      </w:r>
      <w:proofErr w:type="gramStart"/>
      <w:r w:rsidR="002E5EAF">
        <w:t>several</w:t>
      </w:r>
      <w:proofErr w:type="gramEnd"/>
      <w:r w:rsidR="006A5299">
        <w:t xml:space="preserve"> directional images. This is image is projected onto a sphere akin to environment mapping and then used as a radiance map sample in combination with a lighting model to simulate the final output for objects within a scene</w:t>
      </w:r>
      <w:r w:rsidR="00C008E3">
        <w:t xml:space="preserve"> </w:t>
      </w:r>
      <w:r w:rsidR="00C008E3">
        <w:fldChar w:fldCharType="begin"/>
      </w:r>
      <w:r w:rsidR="000C020C">
        <w:instrText xml:space="preserve"> ADDIN ZOTERO_ITEM CSL_CITATION {"citationID":"T7FRvMfq","properties":{"formattedCitation":"(Debevec, 2008)","plainCitation":"(Debevec, 2008)","noteIndex":0},"citationItems":[{"id":26,"uris":["http://zotero.org/users/18504355/items/R5IFRED2"],"itemData":{"id":26,"type":"paper-conference","container-title":"ACM SIGGRAPH 2008 classes","DOI":"10.1145/1401132.1401175","event-place":"Los Angeles California","event-title":"SIGGRAPH '08: Special Interest Group on Computer Graphics and Interactive Techniques Conference","ISBN":"978-1-4503-7845-1","language":"en","page":"1-10","publisher":"ACM","publisher-place":"Los Angeles California","source":"DOI.org (Crossref)","title":"Rendering synthetic objects into real scenes: bridging traditional and image-based graphics with global illumination and high dynamic range photography","title-short":"Rendering synthetic objects into real scenes","URL":"https://dl.acm.org/doi/10.1145/1401132.1401175","author":[{"family":"Debevec","given":"Paul"}],"accessed":{"date-parts":[["2025",11,24]]},"issued":{"date-parts":[["2008",8,11]]}}}],"schema":"https://github.com/citation-style-language/schema/raw/master/csl-citation.json"} </w:instrText>
      </w:r>
      <w:r w:rsidR="00C008E3">
        <w:fldChar w:fldCharType="separate"/>
      </w:r>
      <w:r w:rsidR="00C008E3" w:rsidRPr="00C008E3">
        <w:t>(Debevec, 2008)</w:t>
      </w:r>
      <w:r w:rsidR="00C008E3">
        <w:fldChar w:fldCharType="end"/>
      </w:r>
      <w:r w:rsidR="006A5299">
        <w:t>.</w:t>
      </w:r>
      <w:r w:rsidR="00C008E3">
        <w:t xml:space="preserve"> This technique is extremely popular as it con</w:t>
      </w:r>
      <w:r w:rsidR="002E5EAF">
        <w:t xml:space="preserve">tinues to be used today, including in some major titles such as Forza Motorsport </w:t>
      </w:r>
      <w:r w:rsidR="002E5EAF">
        <w:fldChar w:fldCharType="begin"/>
      </w:r>
      <w:r w:rsidR="000C020C">
        <w:instrText xml:space="preserve"> ADDIN ZOTERO_ITEM CSL_CITATION {"citationID":"Q7vxyOGl","properties":{"formattedCitation":"(Leadbetter, 2011)","plainCitation":"(Leadbetter, 2011)","noteIndex":0},"citationItems":[{"id":24,"uris":["http://zotero.org/users/18504355/items/78FUFN6H"],"itemData":{"id":24,"type":"webpage","container-title":"Tech Analysis: Forza Motorsport 4","title":"Tech Analysis: Forza Motorsport 4","URL":"https://www.digitalfoundry.net/articles/digitalfoundry-tech-analysis-forza-motorsport-4","author":[{"family":"Leadbetter","given":"Richard"}],"accessed":{"date-parts":[["2025",11,24]]},"issued":{"date-parts":[["2011",10,26]]}}}],"schema":"https://github.com/citation-style-language/schema/raw/master/csl-citation.json"} </w:instrText>
      </w:r>
      <w:r w:rsidR="002E5EAF">
        <w:fldChar w:fldCharType="separate"/>
      </w:r>
      <w:r w:rsidR="002E5EAF" w:rsidRPr="002E5EAF">
        <w:t>(Leadbetter, 2011)</w:t>
      </w:r>
      <w:r w:rsidR="002E5EAF">
        <w:fldChar w:fldCharType="end"/>
      </w:r>
      <w:r w:rsidR="002E5EAF">
        <w:t xml:space="preserve"> and Rise of the Tomb Raider </w:t>
      </w:r>
      <w:r w:rsidR="002E5EAF">
        <w:fldChar w:fldCharType="begin"/>
      </w:r>
      <w:r w:rsidR="000C020C">
        <w:instrText xml:space="preserve"> ADDIN ZOTERO_ITEM CSL_CITATION {"citationID":"UIoTNw3V","properties":{"formattedCitation":"(Walton, 2016)","plainCitation":"(Walton, 2016)","noteIndex":0},"citationItems":[{"id":25,"uris":["http://zotero.org/users/18504355/items/SPPNHV9F"],"itemData":{"id":25,"type":"webpage","container-title":"Rise Of The Tomb Raider PC Benchmarks: Steep Demands","title":"Rise Of The Tomb Raider PC Benchmarks: Steep Demands","URL":"https://kotaku.com/rise-of-the-tomb-raider-pc-benchmarks-steep-demands-1756350619","author":[{"family":"Walton","given":"Steven"}],"accessed":{"date-parts":[["2025",11,24]]},"issued":{"date-parts":[["2016",2,1]]}}}],"schema":"https://github.com/citation-style-language/schema/raw/master/csl-citation.json"} </w:instrText>
      </w:r>
      <w:r w:rsidR="002E5EAF">
        <w:fldChar w:fldCharType="separate"/>
      </w:r>
      <w:r w:rsidR="002E5EAF" w:rsidRPr="002E5EAF">
        <w:t>(Walton, 2016)</w:t>
      </w:r>
      <w:r w:rsidR="002E5EAF">
        <w:fldChar w:fldCharType="end"/>
      </w:r>
      <w:r w:rsidR="002E5EAF">
        <w:t>.</w:t>
      </w:r>
    </w:p>
    <w:p w14:paraId="187086AE" w14:textId="07131308" w:rsidR="00ED5F5D" w:rsidRDefault="00041C34" w:rsidP="00ED5F5D">
      <w:r>
        <w:t>Modern game engines utilise both PBR and IBL technologies</w:t>
      </w:r>
      <w:r w:rsidR="00C6524D">
        <w:t xml:space="preserve"> including Unreal Engine 4</w:t>
      </w:r>
      <w:r w:rsidR="002D7173">
        <w:t xml:space="preserve"> </w:t>
      </w:r>
      <w:r w:rsidR="002D7173">
        <w:fldChar w:fldCharType="begin"/>
      </w:r>
      <w:r w:rsidR="000C020C">
        <w:instrText xml:space="preserve"> ADDIN ZOTERO_ITEM CSL_CITATION {"citationID":"OVFsJpDD","properties":{"formattedCitation":"(Karis, 2013)","plainCitation":"(Karis, 2013)","noteIndex":0},"citationItems":[{"id":21,"uris":["http://zotero.org/users/18504355/items/Q5KE3RH6"],"itemData":{"id":21,"type":"article-journal","language":"en","source":"Zotero","title":"Real Shading in Unreal Engine 4","author":[{"family":"Karis","given":"Brian"}],"issued":{"date-parts":[["2013"]]}}}],"schema":"https://github.com/citation-style-language/schema/raw/master/csl-citation.json"} </w:instrText>
      </w:r>
      <w:r w:rsidR="002D7173">
        <w:fldChar w:fldCharType="separate"/>
      </w:r>
      <w:r w:rsidR="00977D6D" w:rsidRPr="00977D6D">
        <w:t>(Karis, 2013)</w:t>
      </w:r>
      <w:r w:rsidR="002D7173">
        <w:fldChar w:fldCharType="end"/>
      </w:r>
      <w:r>
        <w:t xml:space="preserve">. </w:t>
      </w:r>
      <w:r w:rsidR="00C6524D">
        <w:t xml:space="preserve">They cite Burley’s presentation concerning their PBR model as an inspiration and foundation of the new workflow they would go on to create for UE4. </w:t>
      </w:r>
      <w:r w:rsidR="00CD3426">
        <w:t xml:space="preserve">The implementation for BRD, when compared to Burley’s, has </w:t>
      </w:r>
      <w:proofErr w:type="gramStart"/>
      <w:r w:rsidR="00CD3426">
        <w:t>a few</w:t>
      </w:r>
      <w:proofErr w:type="gramEnd"/>
      <w:r w:rsidR="00CD3426">
        <w:t xml:space="preserve"> key differences to mirror their different end goals, such as:</w:t>
      </w:r>
    </w:p>
    <w:p w14:paraId="39A283F5" w14:textId="4FDCA14A" w:rsidR="00CD3426" w:rsidRDefault="00CD3426" w:rsidP="00CD3426">
      <w:pPr>
        <w:pStyle w:val="ListParagraph"/>
        <w:numPr>
          <w:ilvl w:val="0"/>
          <w:numId w:val="2"/>
        </w:numPr>
      </w:pPr>
      <w:r>
        <w:t>Diffuse BRDF – They use the traditional Lambertian diffuse model rather than Burley’s own as there is no justification for the addition computational cost.</w:t>
      </w:r>
    </w:p>
    <w:p w14:paraId="37303CC4" w14:textId="5A555CDC" w:rsidR="00CD3426" w:rsidRDefault="00CD3426" w:rsidP="004B36DF">
      <w:pPr>
        <w:pStyle w:val="ListParagraph"/>
        <w:numPr>
          <w:ilvl w:val="0"/>
          <w:numId w:val="2"/>
        </w:numPr>
        <w:ind w:left="1440" w:hanging="1080"/>
      </w:pPr>
      <w:r>
        <w:t xml:space="preserve">Specular G </w:t>
      </w:r>
      <w:r w:rsidR="004B36DF">
        <w:t>–</w:t>
      </w:r>
      <w:r>
        <w:t xml:space="preserve"> </w:t>
      </w:r>
      <w:r w:rsidR="004B36DF">
        <w:t xml:space="preserve">They use the Schlick model </w:t>
      </w:r>
      <w:r w:rsidR="004B36DF">
        <w:fldChar w:fldCharType="begin"/>
      </w:r>
      <w:r w:rsidR="000C020C">
        <w:instrText xml:space="preserve"> ADDIN ZOTERO_ITEM CSL_CITATION {"citationID":"0HmMUpQe","properties":{"formattedCitation":"(Schlick, 1994)","plainCitation":"(Schlick, 1994)","noteIndex":0},"citationItems":[{"id":23,"uris":["http://zotero.org/users/18504355/items/4DP4VABB"],"itemData":{"id":23,"type":"article-journal","abstract":"Abstract:\n            \n              A new BRDF model is presented which can be viewed as an kind of intermediary model between empirism and theory. Main results of physics are observed (energy conservation, reciprocity rule, microfacet theory) and numerous phenomena involved in light reflection are accounted for, in a physically plausible way (incoherent and coherent reflection, spectrum modifications, anisotropy, self‐shadowing, multiple surface and subsurface reflection, differences between homogeneous and heterogeneous materials). The model has been especially intended for computer graphics applications and therefore includes two main features:\n              simplicity\n              (a small number of intuitively understandable parameters controls the model) and efficiency (the formulation provides adequation to Monte‐Carlo rendering techniques and/or hardware implementations).","container-title":"Computer Graphics Forum","DOI":"10.1111/1467-8659.1330233","ISSN":"0167-7055, 1467-8659","issue":"3","journalAbbreviation":"Computer Graphics Forum","language":"en","page":"233-246","source":"DOI.org (Crossref)","title":"An Inexpensive BRDF Model for Physically‐based Rendering","volume":"13","author":[{"family":"Schlick","given":"Christophe"}],"issued":{"date-parts":[["1994",8]]}}}],"schema":"https://github.com/citation-style-language/schema/raw/master/csl-citation.json"} </w:instrText>
      </w:r>
      <w:r w:rsidR="004B36DF">
        <w:fldChar w:fldCharType="separate"/>
      </w:r>
      <w:r w:rsidR="004B36DF" w:rsidRPr="004B36DF">
        <w:t>(Schlick, 1994)</w:t>
      </w:r>
      <w:r w:rsidR="004B36DF">
        <w:fldChar w:fldCharType="end"/>
      </w:r>
      <w:r w:rsidR="004B36DF">
        <w:t xml:space="preserve"> with an alteration to the </w:t>
      </w:r>
      <w:r w:rsidR="004B36DF" w:rsidRPr="004B36DF">
        <w:rPr>
          <w:i/>
          <w:iCs/>
        </w:rPr>
        <w:t>k</w:t>
      </w:r>
      <w:r w:rsidR="004B36DF">
        <w:t xml:space="preserve"> value to better fit the original model for GGX.</w:t>
      </w:r>
      <w:r w:rsidR="002D7173">
        <w:t xml:space="preserve"> They justify this as it provides an exact match the original Smitch model as α = 1.</w:t>
      </w:r>
    </w:p>
    <w:p w14:paraId="46FB2524" w14:textId="36103D9C" w:rsidR="00ED5F5D" w:rsidRDefault="002D7173" w:rsidP="00ED5F5D">
      <w:pPr>
        <w:pStyle w:val="ListParagraph"/>
        <w:numPr>
          <w:ilvl w:val="0"/>
          <w:numId w:val="2"/>
        </w:numPr>
        <w:ind w:left="1440" w:hanging="1080"/>
      </w:pPr>
      <w:r>
        <w:t xml:space="preserve">Specular F – In place of the power on the Schlick approximation, they </w:t>
      </w:r>
      <w:proofErr w:type="gramStart"/>
      <w:r w:rsidR="000117AD">
        <w:t>utilise</w:t>
      </w:r>
      <w:proofErr w:type="gramEnd"/>
      <w:r w:rsidR="000117AD">
        <w:t xml:space="preserve"> a</w:t>
      </w:r>
      <w:r>
        <w:t xml:space="preserve"> Spherical Gaussian approximation as it provides no discernible difference in quality while being slightly more efficient to compute.</w:t>
      </w:r>
    </w:p>
    <w:p w14:paraId="495B3986" w14:textId="45AA29F4" w:rsidR="000117AD" w:rsidRDefault="000117AD" w:rsidP="000117AD">
      <w:r>
        <w:lastRenderedPageBreak/>
        <w:t>Creating an effective PBR pipeline like this with artists in mind is part of the reason Unreal Engine remains one of the most popular game engines in industry</w:t>
      </w:r>
      <w:r w:rsidR="00977D6D">
        <w:t xml:space="preserve"> </w:t>
      </w:r>
      <w:r w:rsidR="00977D6D">
        <w:fldChar w:fldCharType="begin"/>
      </w:r>
      <w:r w:rsidR="000C020C">
        <w:instrText xml:space="preserve"> ADDIN ZOTERO_ITEM CSL_CITATION {"citationID":"HUON1hid","properties":{"formattedCitation":"(VGI, 2025)","plainCitation":"(VGI, 2025)","noteIndex":0},"citationItems":[{"id":20,"uris":["http://zotero.org/users/18504355/items/NJ8PXB4E"],"itemData":{"id":20,"type":"speech","title":"The Big Game Engine Report of 2025","URL":"https://app.sensortower.com/vgi/assets/reports/The_Big_Game_Engines_Report_of_2025.pdf","author":[{"literal":"VGI"}],"accessed":{"date-parts":[["2025",11,24]]},"issued":{"date-parts":[["2025"]]}}}],"schema":"https://github.com/citation-style-language/schema/raw/master/csl-citation.json"} </w:instrText>
      </w:r>
      <w:r w:rsidR="00977D6D">
        <w:fldChar w:fldCharType="separate"/>
      </w:r>
      <w:r w:rsidR="00977D6D" w:rsidRPr="00977D6D">
        <w:t>(VGI, 2025)</w:t>
      </w:r>
      <w:r w:rsidR="00977D6D">
        <w:fldChar w:fldCharType="end"/>
      </w:r>
      <w:r>
        <w:t>.</w:t>
      </w:r>
      <w:r w:rsidR="009A5AF4">
        <w:t xml:space="preserve"> PBR however, still incurs a higher computation cost than Blinn-Phong, requires highly </w:t>
      </w:r>
      <w:r w:rsidR="00E0707D">
        <w:t>parametrised</w:t>
      </w:r>
      <w:r w:rsidR="009A5AF4">
        <w:t xml:space="preserve"> materials and has no space within a stylised workflow.</w:t>
      </w:r>
    </w:p>
    <w:p w14:paraId="246D420F" w14:textId="26BD45DE" w:rsidR="002244F3" w:rsidRDefault="002244F3" w:rsidP="00351165">
      <w:pPr>
        <w:pStyle w:val="Heading1"/>
      </w:pPr>
      <w:r>
        <w:t>Future</w:t>
      </w:r>
    </w:p>
    <w:p w14:paraId="459F6743" w14:textId="06AA3F1B" w:rsidR="000C020C" w:rsidRDefault="000C020C" w:rsidP="00C268A9">
      <w:r>
        <w:t xml:space="preserve">As the industry looks to the future of PBR, </w:t>
      </w:r>
      <w:proofErr w:type="gramStart"/>
      <w:r>
        <w:t>a few</w:t>
      </w:r>
      <w:proofErr w:type="gramEnd"/>
      <w:r>
        <w:t xml:space="preserve"> techniques stand out. One such example is Spectral Rendering. This technique considers the modelling of light rays as if they behaved like their real wavelengths. As well as this, spectral rendering considers the full spectrum of light as an input rather than the conventional RGB. This allows for a greater expression of colour and a more accurate representation leading to a more realistic end product </w:t>
      </w:r>
      <w:r>
        <w:fldChar w:fldCharType="begin"/>
      </w:r>
      <w:r>
        <w:instrText xml:space="preserve"> ADDIN ZOTERO_ITEM CSL_CITATION {"citationID":"lwWzleiL","properties":{"formattedCitation":"(Kim and Gotchev, 2024)","plainCitation":"(Kim and Gotchev, 2024)","noteIndex":0},"citationItems":[{"id":243,"uris":["http://zotero.org/users/18504355/items/U84FIXDH"],"itemData":{"id":243,"type":"article-journal","abstract":"Spectral rendering encompasses methods aimed at generating synthetic imagery with realistic color expression by simulating the interaction of light with different materials and wavelengths. Unlike conventional rendering methods that use tristimulus RGB values as input, spectral rendering uses the full spectrum of light as input, which allows for more accurate color reproduction and more realistic visual effects. Spectral rendering poses many new challenges in terms of input data acquisition, memory use, and efficiency. In this paper, we provide a comprehensive survey of the recent advances and open problems in spectral rendering, covering the main stages of the rendering pipeline such as spectrum sampling and reconstruction, RGB to spectrum upsampling, and selection of paths and wavelengths at rendering. We also discuss the applications that benefit from spectral rendering. Our goal is to provide an elaborate overview of the current state-of-the-art and to identify future research directions and opportunities in this exciting field.","container-title":"Electronic Imaging","DOI":"10.2352/EI.2024.36.10.IPAS-251","ISSN":"2470-1173","issue":"10","journalAbbreviation":"ei","language":"en","page":"251-1-251-6","source":"DOI.org (Crossref)","title":"Spectral Rendering: From Input to Rendering Process","title-short":"Spectral Rendering","volume":"36","author":[{"family":"Kim","given":"Ayoung"},{"family":"Gotchev","given":"Atanas"}],"issued":{"date-parts":[["2024",1,21]]}}}],"schema":"https://github.com/citation-style-language/schema/raw/master/csl-citation.json"} </w:instrText>
      </w:r>
      <w:r>
        <w:fldChar w:fldCharType="separate"/>
      </w:r>
      <w:r w:rsidRPr="000C020C">
        <w:t>(Kim and Gotchev, 2024)</w:t>
      </w:r>
      <w:r>
        <w:fldChar w:fldCharType="end"/>
      </w:r>
      <w:r>
        <w:t>.</w:t>
      </w:r>
      <w:r w:rsidR="00F142B1">
        <w:t xml:space="preserve"> The trade-off for this accuracy is that the process is significantly slower than the traditional rendering techniques. </w:t>
      </w:r>
    </w:p>
    <w:p w14:paraId="40E45457" w14:textId="22BE7D29" w:rsidR="00C268A9" w:rsidRDefault="00F142B1" w:rsidP="000365B6">
      <w:r>
        <w:t xml:space="preserve">With the release of the </w:t>
      </w:r>
      <w:r w:rsidR="002A6F97">
        <w:t xml:space="preserve">Nvidia Turing architecture GPUs, the hardware acceleration of raytracing has become widely accessible. Raytracing is an active field within PBR research that has been massively accelerate by this growth of interest. It has been a key part of photorealism for many years and continues to be at the forefront of game development as many games begin integrating support </w:t>
      </w:r>
      <w:r w:rsidR="003941A3">
        <w:fldChar w:fldCharType="begin"/>
      </w:r>
      <w:r w:rsidR="003941A3">
        <w:instrText xml:space="preserve"> ADDIN ZOTERO_ITEM CSL_CITATION {"citationID":"7bgVY0Py","properties":{"formattedCitation":"(\\uc0\\u1057{}\\uc0\\u1072{}\\uc0\\u1085{}\\uc0\\u1078{}\\uc0\\u1072{}\\uc0\\u1088{}\\uc0\\u1086{}\\uc0\\u1074{} {\\i{}et al.}, 2019)","plainCitation":"(Санжаров et al., 2019)","noteIndex":0},"citationItems":[{"id":246,"uris":["http://zotero.org/users/18504355/items/SCHUPQXA"],"itemData":{"id":246,"type":"paper-conference","abstract":"Hardware acceleration of ray tracing is an active research field, but only with the release of Nvidia Turing architecture GPUs it became widely available. Nvidia RTX is a proprietary hardware ray tracing acceleration technology available in Vulkan and DirectX APIs as well as through Nvidia OptiX. Since the implementation details are unknown to the public, there are a lot of questions about what it actually does under the hood. To find answers to these questions, we implemented classic path tracing algorithm using RTX via both DirectX and Vulkan and conducted several experiments with it to investigate the inner workings of this technology. We tested actual hardware implementation of RTX technology on RTX2070 GPU and the software fallback in the driver on GTX1070 GPU. In this paper we present results of these experiments and speculate on the internal architecture of RTX.","container-title":"GraphiCon'2019 Proceedings. Volume 2","DOI":"10.30987/graphicon-2019-2-7-12","event-title":"29th International Conference on Computer Graphics, Image Processing and Computer Vision, Visualization Systems and the Virtual Environment GraphiCon'2019","language":"en","page":"7-12","publisher":"Bryansk State Technical University","source":"DOI.org (Crossref)","title":"Examination of the Nvidia RTX","URL":"http://ceur-ws.org/Vol-2485/paper3.pdf","author":[{"family":"Санжаров","given":"Вадим"},{"family":"Sanzharov","given":"Vadim"},{"family":"Горбоносов","given":"Алексей"},{"family":"Gorbonosov","given":"Alexey"},{"family":"Фролов","given":"Владимир"},{"family":"Frolov","given":"Vladimir"},{"family":"Волобой","given":"Алексей"},{"family":"Voloboy","given":"Alexey"}],"accessed":{"date-parts":[["2025",11,24]]},"issued":{"date-parts":[["2019",11,11]]}}}],"schema":"https://github.com/citation-style-language/schema/raw/master/csl-citation.json"} </w:instrText>
      </w:r>
      <w:r w:rsidR="003941A3">
        <w:fldChar w:fldCharType="separate"/>
      </w:r>
      <w:r w:rsidR="003941A3" w:rsidRPr="003941A3">
        <w:rPr>
          <w:rFonts w:cs="Times New Roman"/>
          <w:kern w:val="0"/>
        </w:rPr>
        <w:t xml:space="preserve">(Санжаров </w:t>
      </w:r>
      <w:r w:rsidR="003941A3" w:rsidRPr="003941A3">
        <w:rPr>
          <w:rFonts w:cs="Times New Roman"/>
          <w:i/>
          <w:iCs/>
          <w:kern w:val="0"/>
        </w:rPr>
        <w:t>et al.</w:t>
      </w:r>
      <w:r w:rsidR="003941A3" w:rsidRPr="003941A3">
        <w:rPr>
          <w:rFonts w:cs="Times New Roman"/>
          <w:kern w:val="0"/>
        </w:rPr>
        <w:t>, 2019)</w:t>
      </w:r>
      <w:r w:rsidR="003941A3">
        <w:fldChar w:fldCharType="end"/>
      </w:r>
      <w:r w:rsidR="00F20ED9">
        <w:t>.</w:t>
      </w:r>
      <w:r w:rsidR="002B7C2F">
        <w:t xml:space="preserve"> Whitted introduced what would become the foundation for modern raytracing, in which he begins to implement reflections from nearby objects. He </w:t>
      </w:r>
      <w:r w:rsidR="00927E76">
        <w:t>uses</w:t>
      </w:r>
      <w:r w:rsidR="002B7C2F">
        <w:t xml:space="preserve"> a tree system to store the intersections of each component ray with surfaces in the scene before recursively searching the tree t</w:t>
      </w:r>
      <w:r w:rsidR="00DF7118">
        <w:t>o</w:t>
      </w:r>
      <w:r w:rsidR="002B7C2F">
        <w:t xml:space="preserve"> calculate the output for the visible surfaces. </w:t>
      </w:r>
      <w:r w:rsidR="00B7125D">
        <w:t xml:space="preserve">The cost of the increased scene </w:t>
      </w:r>
      <w:r w:rsidR="001D6320">
        <w:t>accuracy,</w:t>
      </w:r>
      <w:r w:rsidR="00B7125D">
        <w:t xml:space="preserve"> however, is </w:t>
      </w:r>
      <w:r w:rsidR="00927E76">
        <w:t>a substantial increase</w:t>
      </w:r>
      <w:r w:rsidR="00DF7118">
        <w:t xml:space="preserve"> in rendering time. In this paper, he discusses the allocation of processing time spent per frame. His conclusions indicates that the majority of time is spent calculating the intersection of rays and surfaces and suggests that a more efficient intersection processor would massively improve performance </w:t>
      </w:r>
      <w:r w:rsidR="00DF7118">
        <w:fldChar w:fldCharType="begin"/>
      </w:r>
      <w:r w:rsidR="00DF7118">
        <w:instrText xml:space="preserve"> ADDIN ZOTERO_ITEM CSL_CITATION {"citationID":"QXkRHhDR","properties":{"formattedCitation":"(Whitted and Laboratories, 1980)","plainCitation":"(Whitted and Laboratories, 1980)","noteIndex":0},"citationItems":[{"id":50,"uris":["http://zotero.org/users/18504355/items/3NS5E7JS"],"itemData":{"id":50,"type":"article-journal","abstract":"To accurately render a two-dimensional image of a three-dimensional scene, global illumination information that affects the intensity of each pixel of the image must be known at the time the intensity is calculated. In a simplified form, this information is stored in a tree of \"rays\" extending from the viewer to the first surface encountered and from there to other surfaces and to the light sources. A visible surface algorithm creates this tree for each pixel of the display and passes it to the shader. The shader then traverses the tree to determine the intensity of the light received by the viewer. Consideration of all of these factors allows the shader to accurately simulate true reflection, shadows, and refraction, as well as the effects simulated by conventional shaders. Anti-aliasing is included as an integral part of the visibility calculations. Surfaces displayed include curved as well as polygonal surfaces.","issue":"6","language":"en","source":"Zotero","title":"An Improved Illumination Model for Shaded Display","volume":"23","author":[{"family":"Whitted","given":"Turner"},{"family":"Laboratories","given":"Bell"}],"issued":{"date-parts":[["1980"]]}}}],"schema":"https://github.com/citation-style-language/schema/raw/master/csl-citation.json"} </w:instrText>
      </w:r>
      <w:r w:rsidR="00DF7118">
        <w:fldChar w:fldCharType="separate"/>
      </w:r>
      <w:r w:rsidR="00DF7118" w:rsidRPr="00DF7118">
        <w:t>(Whitted and Laboratories, 1980)</w:t>
      </w:r>
      <w:r w:rsidR="00DF7118">
        <w:fldChar w:fldCharType="end"/>
      </w:r>
      <w:r w:rsidR="00DF7118">
        <w:t>. RTX/Turing architecture GPUs do exactly this, making use of specialised cores for accelerated intersection calculation tests</w:t>
      </w:r>
      <w:r w:rsidR="00AB276E">
        <w:t xml:space="preserve"> to produce real-time raytracing </w:t>
      </w:r>
      <w:r w:rsidR="00DF7118">
        <w:fldChar w:fldCharType="begin"/>
      </w:r>
      <w:r w:rsidR="00AB276E">
        <w:instrText xml:space="preserve"> ADDIN ZOTERO_ITEM CSL_CITATION {"citationID":"V8UmfjQp","properties":{"formattedCitation":"(\\uc0\\u1057{}\\uc0\\u1072{}\\uc0\\u1085{}\\uc0\\u1078{}\\uc0\\u1072{}\\uc0\\u1088{}\\uc0\\u1086{}\\uc0\\u1074{} {\\i{}et al.}, 2019)","plainCitation":"(Санжаров et al., 2019)","noteIndex":0},"citationItems":[{"id":246,"uris":["http://zotero.org/users/18504355/items/SCHUPQXA"],"itemData":{"id":246,"type":"paper-conference","abstract":"Hardware acceleration of ray tracing is an active research field, but only with the release of Nvidia Turing architecture GPUs it became widely available. Nvidia RTX is a proprietary hardware ray tracing acceleration technology available in Vulkan and DirectX APIs as well as through Nvidia OptiX. Since the implementation details are unknown to the public, there are a lot of questions about what it actually does under the hood. To find answers to these questions, we implemented classic path tracing algorithm using RTX via both DirectX and Vulkan and conducted several experiments with it to investigate the inner workings of this technology. We tested actual hardware implementation of RTX technology on RTX2070 GPU and the software fallback in the driver on GTX1070 GPU. In this paper we present results of these experiments and speculate on the internal architecture of RTX.","container-title":"GraphiCon'2019 Proceedings. Volume 2","DOI":"10.30987/graphicon-2019-2-7-12","event-title":"29th International Conference on Computer Graphics, Image Processing and Computer Vision, Visualization Systems and the Virtual Environment GraphiCon'2019","language":"en","page":"7-12","publisher":"Bryansk State Technical University","source":"DOI.org (Crossref)","title":"Examination of the Nvidia RTX","URL":"http://ceur-ws.org/Vol-2485/paper3.pdf","author":[{"family":"Санжаров","given":"Вадим"},{"family":"Sanzharov","given":"Vadim"},{"family":"Горбоносов","given":"Алексей"},{"family":"Gorbonosov","given":"Alexey"},{"family":"Фролов","given":"Владимир"},{"family":"Frolov","given":"Vladimir"},{"family":"Волобой","given":"Алексей"},{"family":"Voloboy","given":"Alexey"}],"accessed":{"date-parts":[["2025",11,24]]},"issued":{"date-parts":[["2019",11,11]]}}}],"schema":"https://github.com/citation-style-language/schema/raw/master/csl-citation.json"} </w:instrText>
      </w:r>
      <w:r w:rsidR="00DF7118">
        <w:fldChar w:fldCharType="separate"/>
      </w:r>
      <w:r w:rsidR="00AB276E" w:rsidRPr="00AB276E">
        <w:rPr>
          <w:rFonts w:cs="Times New Roman"/>
          <w:kern w:val="0"/>
        </w:rPr>
        <w:t xml:space="preserve">(Санжаров </w:t>
      </w:r>
      <w:r w:rsidR="00AB276E" w:rsidRPr="00AB276E">
        <w:rPr>
          <w:rFonts w:cs="Times New Roman"/>
          <w:i/>
          <w:iCs/>
          <w:kern w:val="0"/>
        </w:rPr>
        <w:t>et al.</w:t>
      </w:r>
      <w:r w:rsidR="00AB276E" w:rsidRPr="00AB276E">
        <w:rPr>
          <w:rFonts w:cs="Times New Roman"/>
          <w:kern w:val="0"/>
        </w:rPr>
        <w:t>, 2019)</w:t>
      </w:r>
      <w:r w:rsidR="00DF7118">
        <w:fldChar w:fldCharType="end"/>
      </w:r>
      <w:r w:rsidR="00DF7118">
        <w:t>.</w:t>
      </w:r>
    </w:p>
    <w:p w14:paraId="5D8F7E07" w14:textId="6E65B0BE" w:rsidR="002244F3" w:rsidRDefault="00E0707D" w:rsidP="002244F3">
      <w:r>
        <w:t xml:space="preserve">Hertzmann states that machine learning can offer an efficient and effect solution for </w:t>
      </w:r>
      <w:proofErr w:type="gramStart"/>
      <w:r>
        <w:t>many</w:t>
      </w:r>
      <w:proofErr w:type="gramEnd"/>
      <w:r>
        <w:t xml:space="preserve"> of the key problems in the field of computer graphics</w:t>
      </w:r>
      <w:r w:rsidR="003B05E0">
        <w:t xml:space="preserve">. Given the computing power of modern computers, the </w:t>
      </w:r>
      <w:r w:rsidR="00927E76">
        <w:t>limitation</w:t>
      </w:r>
      <w:r w:rsidR="003B05E0">
        <w:t xml:space="preserve"> upon building digital worlds is not on the processing, but rather the level of effort required. Machine learning with graphics can cover a wide range of subjects from the denoising of scenes</w:t>
      </w:r>
      <w:r w:rsidR="00CE210C">
        <w:t>,</w:t>
      </w:r>
      <w:r w:rsidR="003B05E0">
        <w:t xml:space="preserve"> generation of new textures</w:t>
      </w:r>
      <w:r w:rsidR="00CE210C">
        <w:t xml:space="preserve"> and the use of neural networks to enco</w:t>
      </w:r>
      <w:r w:rsidR="00A509A4">
        <w:t>d</w:t>
      </w:r>
      <w:r w:rsidR="00CE210C">
        <w:t xml:space="preserve">e spherical harmonic coefficients </w:t>
      </w:r>
      <w:r w:rsidR="00CE210C">
        <w:fldChar w:fldCharType="begin"/>
      </w:r>
      <w:r w:rsidR="00CE210C">
        <w:instrText xml:space="preserve"> ADDIN ZOTERO_ITEM CSL_CITATION {"citationID":"WniVuMJY","properties":{"formattedCitation":"(Nowrouzezahrai, Kalogerakis and Fiume, 2009)","plainCitation":"(Nowrouzezahrai, Kalogerakis and Fiume, 2009)","noteIndex":0},"citationItems":[{"id":261,"uris":["http://zotero.org/users/18504355/items/TFCHVR9J"],"itemData":{"id":261,"type":"article-journal","abstract":"We present a real-time relighting and shadowing method for dynamic scenes with varying lighting, view and BRDFs. Our approach is based on a compact representation of reﬂectance data that allows for changing the BRDF at run-time and a data-driven method for accurately synthesizing self-shadows on articulated and deformable geometries. Unlike previous self-shadowing approaches, we do not rely on local blocking heuristics. We do not ﬁt a model to the BRDF-weighted visibility, but rather only to the visibility that changes during animation. In this manner, our model is more compact than previous techniques and requires less computation both during ﬁtting and at run-time. Our reﬂectance product operators can re-integrate arbitrary low-frequency view-dependent BRDF effects on-the-ﬂy and are compatible with all previous dynamic visibility generation techniques as well as our own data-driven visibility model. We apply our reﬂectance product operators to three different visibility generation models, and our data-driven model can achieve framerates well over 300Hz.","container-title":"Computer Graphics Forum","DOI":"10.1111/j.1467-8659.2009.01364.x","ISSN":"0167-7055, 1467-8659","issue":"2","journalAbbreviation":"Computer Graphics Forum","language":"en","page":"249-258","source":"DOI.org (Crossref)","title":"Shadowing Dynamic Scenes with Arbitrary BRDFs","volume":"28","author":[{"family":"Nowrouzezahrai","given":"Derek"},{"family":"Kalogerakis","given":"Evangelos"},{"family":"Fiume","given":"Eugene"}],"issued":{"date-parts":[["2009",4]]}}}],"schema":"https://github.com/citation-style-language/schema/raw/master/csl-citation.json"} </w:instrText>
      </w:r>
      <w:r w:rsidR="00CE210C">
        <w:fldChar w:fldCharType="separate"/>
      </w:r>
      <w:r w:rsidR="00CE210C" w:rsidRPr="00CE210C">
        <w:t>(Nowrouzezahrai, Kalogerakis and Fiume, 2009)</w:t>
      </w:r>
      <w:r w:rsidR="00CE210C">
        <w:fldChar w:fldCharType="end"/>
      </w:r>
      <w:r w:rsidR="00CE210C">
        <w:t>.</w:t>
      </w:r>
      <w:r w:rsidR="00A509A4">
        <w:t xml:space="preserve"> </w:t>
      </w:r>
      <w:r w:rsidR="00634FE0">
        <w:t xml:space="preserve">Machine learning is </w:t>
      </w:r>
      <w:proofErr w:type="gramStart"/>
      <w:r w:rsidR="004E404F">
        <w:t>utilised</w:t>
      </w:r>
      <w:proofErr w:type="gramEnd"/>
      <w:r w:rsidR="00634FE0">
        <w:t xml:space="preserve"> by Nvidia</w:t>
      </w:r>
      <w:r w:rsidR="00927E76">
        <w:t>,</w:t>
      </w:r>
      <w:r w:rsidR="00634FE0">
        <w:t xml:space="preserve"> </w:t>
      </w:r>
      <w:r w:rsidR="004E404F">
        <w:t>powered by RTX tensor cores</w:t>
      </w:r>
      <w:r w:rsidR="00927E76">
        <w:t>,</w:t>
      </w:r>
      <w:r w:rsidR="004E404F">
        <w:t xml:space="preserve"> in a suite of neural network rendering technologies </w:t>
      </w:r>
      <w:r w:rsidR="002F2FFE">
        <w:t>known as NVIDIA D</w:t>
      </w:r>
      <w:r w:rsidR="006C7ACF">
        <w:t xml:space="preserve">eep Learning Super Sampling or DLSS. DLSS </w:t>
      </w:r>
      <w:proofErr w:type="gramStart"/>
      <w:r w:rsidR="006C7ACF">
        <w:t>Multi</w:t>
      </w:r>
      <w:r w:rsidR="00BF2A19">
        <w:t>-</w:t>
      </w:r>
      <w:r w:rsidR="006C7ACF">
        <w:t>frame</w:t>
      </w:r>
      <w:proofErr w:type="gramEnd"/>
      <w:r w:rsidR="006C7ACF">
        <w:t xml:space="preserve"> generation produces additional frames to improve perceived video game performance. It can multiply frame rates over </w:t>
      </w:r>
      <w:proofErr w:type="gramStart"/>
      <w:r w:rsidR="006C7ACF">
        <w:t>8x</w:t>
      </w:r>
      <w:proofErr w:type="gramEnd"/>
      <w:r w:rsidR="006C7ACF">
        <w:t xml:space="preserve"> when compared to </w:t>
      </w:r>
      <w:r w:rsidR="006C7ACF">
        <w:lastRenderedPageBreak/>
        <w:t xml:space="preserve">traditional brute-force rendering and can generate up to three additional frames for each rendered frame. Alongside this, it can also upscale the resolution and improve image quality on the fly. Previously powered by Convolutional Neural Networks (CNNs), the latest iteration uses a vision transformer to determine an individual </w:t>
      </w:r>
      <w:r w:rsidR="001A6F9A">
        <w:t>pixel’s</w:t>
      </w:r>
      <w:r w:rsidR="006C7ACF">
        <w:t xml:space="preserve"> importance within a frame, across multiple frames</w:t>
      </w:r>
      <w:r w:rsidR="001A6F9A">
        <w:t xml:space="preserve"> </w:t>
      </w:r>
      <w:r w:rsidR="001A6F9A">
        <w:fldChar w:fldCharType="begin"/>
      </w:r>
      <w:r w:rsidR="002B5E30">
        <w:instrText xml:space="preserve"> ADDIN ZOTERO_ITEM CSL_CITATION {"citationID":"Dqlgi2GV","properties":{"formattedCitation":"(Lin and Burnes, 2025)","plainCitation":"(Lin and Burnes, 2025)","noteIndex":0},"citationItems":[{"id":262,"uris":["http://zotero.org/users/18504355/items/E5YFT6ZX"],"itemData":{"id":262,"type":"webpage","container-title":"NVIDIA DLSS 4 Introduces Multi Frame Generation &amp; Enhancements For All DLSS Technologies","title":"NVIDIA DLSS 4 Introduces Multi Frame Generation &amp; Enhancements For All DLSS Technologies","URL":"https://www.nvidia.com/en-us/geforce/news/dlss4-multi-frame-generation-ai-innovations/","author":[{"family":"Lin","given":"Henry"},{"family":"Burnes","given":"Andrew"}],"accessed":{"date-parts":[["2025",11,24]]},"issued":{"date-parts":[["2025",6,1]]}}}],"schema":"https://github.com/citation-style-language/schema/raw/master/csl-citation.json"} </w:instrText>
      </w:r>
      <w:r w:rsidR="001A6F9A">
        <w:fldChar w:fldCharType="separate"/>
      </w:r>
      <w:r w:rsidR="002B5E30" w:rsidRPr="002B5E30">
        <w:t>(Lin and Burnes, 2025)</w:t>
      </w:r>
      <w:r w:rsidR="001A6F9A">
        <w:fldChar w:fldCharType="end"/>
      </w:r>
      <w:r w:rsidR="006C7ACF">
        <w:t>.</w:t>
      </w:r>
    </w:p>
    <w:p w14:paraId="37366066" w14:textId="302F65AC" w:rsidR="002244F3" w:rsidRDefault="002244F3" w:rsidP="00351165">
      <w:pPr>
        <w:pStyle w:val="Heading1"/>
      </w:pPr>
      <w:r>
        <w:t>Conclusion</w:t>
      </w:r>
    </w:p>
    <w:p w14:paraId="73C34B9A" w14:textId="30DE1383" w:rsidR="00BD48B8" w:rsidRDefault="00CE210C" w:rsidP="00C04C78">
      <w:r>
        <w:t xml:space="preserve">Physically based rendering has been a fundamental touchstone in the evolution of computer graphics. Driven by the reach for realism, PBR has pushed the standard of game rendering without compromising heavily on its intentions. Physical accuracy </w:t>
      </w:r>
      <w:r w:rsidR="002A0304">
        <w:t>remains</w:t>
      </w:r>
      <w:r>
        <w:t xml:space="preserve"> at the forefront of new developments such as hardware accelerated raytracing and spectral rendering. The acceptance of PBR workflows into mainstream engines has dramatically increased the fidelity and approachability of producing content to developers. The introduction of customisable metallic and roughness materials in-engine, driven by Burley’s work, and IBL </w:t>
      </w:r>
      <w:r w:rsidR="00017C46">
        <w:t xml:space="preserve">has made PBR almost universal across the industry. </w:t>
      </w:r>
      <w:r w:rsidR="00B65E5C">
        <w:t xml:space="preserve">This has only </w:t>
      </w:r>
      <w:proofErr w:type="gramStart"/>
      <w:r w:rsidR="00B65E5C">
        <w:t>been pushed</w:t>
      </w:r>
      <w:proofErr w:type="gramEnd"/>
      <w:r w:rsidR="00B65E5C">
        <w:t xml:space="preserve"> further by the advent of raytracing optimised hardware such as Nvidia’s RTX/Turing and AMD’s RDNA 4 architectures. The dedicated hardware to compute key components of raytracing calculations such as intersections has provided a revolutionary </w:t>
      </w:r>
      <w:r w:rsidR="00BD48B8">
        <w:t>increase in speed for intense graphics scenes.</w:t>
      </w:r>
      <w:r w:rsidR="00A509A4">
        <w:t xml:space="preserve"> </w:t>
      </w:r>
      <w:r w:rsidR="0098148B">
        <w:t xml:space="preserve">With the </w:t>
      </w:r>
      <w:proofErr w:type="gramStart"/>
      <w:r w:rsidR="0098148B">
        <w:t>ever increasing</w:t>
      </w:r>
      <w:proofErr w:type="gramEnd"/>
      <w:r w:rsidR="0098148B">
        <w:t xml:space="preserve"> size of the games industry, the call for higher graphic fidelity also increases. With the current approaches to PBR, realistic materials and lighting responses </w:t>
      </w:r>
      <w:proofErr w:type="gramStart"/>
      <w:r w:rsidR="0098148B">
        <w:t>are produced</w:t>
      </w:r>
      <w:proofErr w:type="gramEnd"/>
      <w:r w:rsidR="0098148B">
        <w:t xml:space="preserve"> in a reasonable </w:t>
      </w:r>
      <w:proofErr w:type="gramStart"/>
      <w:r w:rsidR="0098148B">
        <w:t>timeframe</w:t>
      </w:r>
      <w:proofErr w:type="gramEnd"/>
      <w:r w:rsidR="0098148B">
        <w:t xml:space="preserve"> having </w:t>
      </w:r>
      <w:proofErr w:type="gramStart"/>
      <w:r w:rsidR="0098148B">
        <w:t>being</w:t>
      </w:r>
      <w:proofErr w:type="gramEnd"/>
      <w:r w:rsidR="0098148B">
        <w:t xml:space="preserve"> built upon years of research. In the future, this looks only to increase as developers (both software and hardware) </w:t>
      </w:r>
      <w:proofErr w:type="gramStart"/>
      <w:r w:rsidR="0098148B">
        <w:t>utilise</w:t>
      </w:r>
      <w:proofErr w:type="gramEnd"/>
      <w:r w:rsidR="0098148B">
        <w:t xml:space="preserve"> </w:t>
      </w:r>
      <w:r w:rsidR="00927E76">
        <w:t>more</w:t>
      </w:r>
      <w:r w:rsidR="0098148B">
        <w:t xml:space="preserve"> reasons to </w:t>
      </w:r>
      <w:r w:rsidR="00D64CF8">
        <w:t>produce higher resolution and higher accuracy frames.</w:t>
      </w:r>
    </w:p>
    <w:p w14:paraId="73615424" w14:textId="58CE0E6E" w:rsidR="008D1C4F" w:rsidRDefault="008D1C4F" w:rsidP="008D1C4F">
      <w:pPr>
        <w:pStyle w:val="Heading1"/>
      </w:pPr>
      <w:r>
        <w:t>Bibliography</w:t>
      </w:r>
    </w:p>
    <w:p w14:paraId="113FBF76" w14:textId="77777777" w:rsidR="002B5E30" w:rsidRPr="002B5E30" w:rsidRDefault="0015657D" w:rsidP="002B5E30">
      <w:pPr>
        <w:pStyle w:val="Bibliography"/>
      </w:pPr>
      <w:r>
        <w:fldChar w:fldCharType="begin"/>
      </w:r>
      <w:r w:rsidR="003941A3">
        <w:instrText xml:space="preserve"> ADDIN ZOTERO_BIBL {"uncited":[],"omitted":[],"custom":[]} CSL_BIBLIOGRAPHY </w:instrText>
      </w:r>
      <w:r>
        <w:fldChar w:fldCharType="separate"/>
      </w:r>
      <w:r w:rsidR="002B5E30" w:rsidRPr="002B5E30">
        <w:t xml:space="preserve">Akenine-Möller, T. </w:t>
      </w:r>
      <w:r w:rsidR="002B5E30" w:rsidRPr="002B5E30">
        <w:rPr>
          <w:i/>
          <w:iCs/>
        </w:rPr>
        <w:t>et al.</w:t>
      </w:r>
      <w:r w:rsidR="002B5E30" w:rsidRPr="002B5E30">
        <w:t xml:space="preserve"> (2019) </w:t>
      </w:r>
      <w:r w:rsidR="002B5E30" w:rsidRPr="002B5E30">
        <w:rPr>
          <w:i/>
          <w:iCs/>
        </w:rPr>
        <w:t>Real-time rendering</w:t>
      </w:r>
      <w:r w:rsidR="002B5E30" w:rsidRPr="002B5E30">
        <w:t>. Fourth edition, first issued in hardback. Boca Raton London New York: CRC Press (A Balkema book).</w:t>
      </w:r>
    </w:p>
    <w:p w14:paraId="55A0CF3C" w14:textId="77777777" w:rsidR="002B5E30" w:rsidRPr="002B5E30" w:rsidRDefault="002B5E30" w:rsidP="002B5E30">
      <w:pPr>
        <w:pStyle w:val="Bibliography"/>
      </w:pPr>
      <w:r w:rsidRPr="002B5E30">
        <w:t xml:space="preserve">Angel, E. (2006) </w:t>
      </w:r>
      <w:r w:rsidRPr="002B5E30">
        <w:rPr>
          <w:i/>
          <w:iCs/>
        </w:rPr>
        <w:t>Interactive computer graphics: a top-down approach using OpenGL</w:t>
      </w:r>
      <w:r w:rsidRPr="002B5E30">
        <w:t>. 4. ed., internat. ed. Boston, Mass. Munich: Pearson Addison-Wesley.</w:t>
      </w:r>
    </w:p>
    <w:p w14:paraId="153B0193" w14:textId="77777777" w:rsidR="002B5E30" w:rsidRPr="002B5E30" w:rsidRDefault="002B5E30" w:rsidP="002B5E30">
      <w:pPr>
        <w:pStyle w:val="Bibliography"/>
      </w:pPr>
      <w:r w:rsidRPr="002B5E30">
        <w:t xml:space="preserve">Bangay, S. (2002) </w:t>
      </w:r>
      <w:r w:rsidRPr="002B5E30">
        <w:rPr>
          <w:i/>
          <w:iCs/>
        </w:rPr>
        <w:t>Methods of Reducing the Visibility of Mach Bands during Gouraud Shading</w:t>
      </w:r>
      <w:r w:rsidRPr="002B5E30">
        <w:t>. Technical Report. Rhodes University.</w:t>
      </w:r>
    </w:p>
    <w:p w14:paraId="13B8108A" w14:textId="77777777" w:rsidR="002B5E30" w:rsidRPr="002B5E30" w:rsidRDefault="002B5E30" w:rsidP="002B5E30">
      <w:pPr>
        <w:pStyle w:val="Bibliography"/>
      </w:pPr>
      <w:r w:rsidRPr="002B5E30">
        <w:t>Bishop, G. and Weimer, D.M. (1986) ‘Fast Phong shading’.</w:t>
      </w:r>
    </w:p>
    <w:p w14:paraId="175F3116" w14:textId="77777777" w:rsidR="002B5E30" w:rsidRPr="002B5E30" w:rsidRDefault="002B5E30" w:rsidP="002B5E30">
      <w:pPr>
        <w:pStyle w:val="Bibliography"/>
      </w:pPr>
      <w:r w:rsidRPr="002B5E30">
        <w:t xml:space="preserve">Blinn, J.F. (1977) ‘Models of light reflection for computer synthesized pictures’, in </w:t>
      </w:r>
      <w:r w:rsidRPr="002B5E30">
        <w:rPr>
          <w:i/>
          <w:iCs/>
        </w:rPr>
        <w:t xml:space="preserve">Proceedings of the </w:t>
      </w:r>
      <w:proofErr w:type="gramStart"/>
      <w:r w:rsidRPr="002B5E30">
        <w:rPr>
          <w:i/>
          <w:iCs/>
        </w:rPr>
        <w:t>4th</w:t>
      </w:r>
      <w:proofErr w:type="gramEnd"/>
      <w:r w:rsidRPr="002B5E30">
        <w:rPr>
          <w:i/>
          <w:iCs/>
        </w:rPr>
        <w:t xml:space="preserve"> annual conference on Computer graphics and interactive techniques</w:t>
      </w:r>
      <w:r w:rsidRPr="002B5E30">
        <w:t xml:space="preserve">. </w:t>
      </w:r>
      <w:r w:rsidRPr="002B5E30">
        <w:rPr>
          <w:i/>
          <w:iCs/>
        </w:rPr>
        <w:t>SIGGRAPH ’77: Computer graphics and interactive techniques</w:t>
      </w:r>
      <w:r w:rsidRPr="002B5E30">
        <w:t>, San Jose California: ACM, pp. 192–198. Available at: https://doi.org/10.1145/563858.563893.</w:t>
      </w:r>
    </w:p>
    <w:p w14:paraId="39EAE040" w14:textId="77777777" w:rsidR="002B5E30" w:rsidRPr="002B5E30" w:rsidRDefault="002B5E30" w:rsidP="002B5E30">
      <w:pPr>
        <w:pStyle w:val="Bibliography"/>
      </w:pPr>
      <w:r w:rsidRPr="002B5E30">
        <w:lastRenderedPageBreak/>
        <w:t xml:space="preserve">Buričin, L. (2009) </w:t>
      </w:r>
      <w:r w:rsidRPr="002B5E30">
        <w:rPr>
          <w:i/>
          <w:iCs/>
        </w:rPr>
        <w:t>Direct3D shading modes illustration</w:t>
      </w:r>
      <w:r w:rsidRPr="002B5E30">
        <w:t>. Available at: https://upload.wikimedia.org/wikipedia/commons/6/62/D3D_Shading_Modes.png (Accessed: 23 November 2025).</w:t>
      </w:r>
    </w:p>
    <w:p w14:paraId="02A9C721" w14:textId="77777777" w:rsidR="002B5E30" w:rsidRPr="002B5E30" w:rsidRDefault="002B5E30" w:rsidP="002B5E30">
      <w:pPr>
        <w:pStyle w:val="Bibliography"/>
      </w:pPr>
      <w:r w:rsidRPr="002B5E30">
        <w:t>Burley, B. (2012) ‘Physically Based Shading at Disney’.</w:t>
      </w:r>
    </w:p>
    <w:p w14:paraId="4648E23A" w14:textId="77777777" w:rsidR="002B5E30" w:rsidRPr="002B5E30" w:rsidRDefault="002B5E30" w:rsidP="002B5E30">
      <w:pPr>
        <w:pStyle w:val="Bibliography"/>
      </w:pPr>
      <w:r w:rsidRPr="002B5E30">
        <w:t xml:space="preserve">Cook, R.L. and Torrance, K.E. (1981) ‘A reflectance model for computer graphics’, </w:t>
      </w:r>
      <w:r w:rsidRPr="002B5E30">
        <w:rPr>
          <w:i/>
          <w:iCs/>
        </w:rPr>
        <w:t>ACM SIGGRAPH Computer Graphics</w:t>
      </w:r>
      <w:r w:rsidRPr="002B5E30">
        <w:t>, 15(3), pp. 307–316. Available at: https://doi.org/10.1145/965161.806819.</w:t>
      </w:r>
    </w:p>
    <w:p w14:paraId="751BAF79" w14:textId="77777777" w:rsidR="002B5E30" w:rsidRPr="002B5E30" w:rsidRDefault="002B5E30" w:rsidP="002B5E30">
      <w:pPr>
        <w:pStyle w:val="Bibliography"/>
      </w:pPr>
      <w:r w:rsidRPr="002B5E30">
        <w:t xml:space="preserve">Debevec, P. (2008) ‘Rendering synthetic objects into real scenes: bridging traditional and image-based graphics with global illumination and high dynamic range photography’, in </w:t>
      </w:r>
      <w:r w:rsidRPr="002B5E30">
        <w:rPr>
          <w:i/>
          <w:iCs/>
        </w:rPr>
        <w:t>ACM SIGGRAPH 2008 classes</w:t>
      </w:r>
      <w:r w:rsidRPr="002B5E30">
        <w:t xml:space="preserve">. </w:t>
      </w:r>
      <w:r w:rsidRPr="002B5E30">
        <w:rPr>
          <w:i/>
          <w:iCs/>
        </w:rPr>
        <w:t>SIGGRAPH ’08: Special Interest Group on Computer Graphics and Interactive Techniques Conference</w:t>
      </w:r>
      <w:r w:rsidRPr="002B5E30">
        <w:t>, Los Angeles California: ACM, pp. 1–10. Available at: https://doi.org/10.1145/1401132.1401175.</w:t>
      </w:r>
    </w:p>
    <w:p w14:paraId="4227B516" w14:textId="77777777" w:rsidR="002B5E30" w:rsidRPr="002B5E30" w:rsidRDefault="002B5E30" w:rsidP="002B5E30">
      <w:pPr>
        <w:pStyle w:val="Bibliography"/>
      </w:pPr>
      <w:r w:rsidRPr="002B5E30">
        <w:t xml:space="preserve">Gouraud, H. (1971) ‘Continuous Shading of Curved Surfaces’, </w:t>
      </w:r>
      <w:r w:rsidRPr="002B5E30">
        <w:rPr>
          <w:i/>
          <w:iCs/>
        </w:rPr>
        <w:t>IEEE Transactions on Computers</w:t>
      </w:r>
      <w:r w:rsidRPr="002B5E30">
        <w:t>, C–20(6), pp. 623–629. Available at: https://doi.org/10.1109/T-C.1971.223313.</w:t>
      </w:r>
    </w:p>
    <w:p w14:paraId="085AD7D9" w14:textId="77777777" w:rsidR="002B5E30" w:rsidRPr="002B5E30" w:rsidRDefault="002B5E30" w:rsidP="002B5E30">
      <w:pPr>
        <w:pStyle w:val="Bibliography"/>
      </w:pPr>
      <w:r w:rsidRPr="002B5E30">
        <w:t>Greenberg, D.P. (1999) ‘A framework for realistic image synthesis’.</w:t>
      </w:r>
    </w:p>
    <w:p w14:paraId="201764EB" w14:textId="77777777" w:rsidR="002B5E30" w:rsidRPr="002B5E30" w:rsidRDefault="002B5E30" w:rsidP="002B5E30">
      <w:pPr>
        <w:pStyle w:val="Bibliography"/>
      </w:pPr>
      <w:r w:rsidRPr="002B5E30">
        <w:t>Karis, B. (2013) ‘Real Shading in Unreal Engine 4’.</w:t>
      </w:r>
    </w:p>
    <w:p w14:paraId="3C8750FB" w14:textId="77777777" w:rsidR="002B5E30" w:rsidRPr="002B5E30" w:rsidRDefault="002B5E30" w:rsidP="002B5E30">
      <w:pPr>
        <w:pStyle w:val="Bibliography"/>
      </w:pPr>
      <w:r w:rsidRPr="002B5E30">
        <w:t xml:space="preserve">Kim, A. and Gotchev, A. (2024) ‘Spectral Rendering: From Input to Rendering Process’, </w:t>
      </w:r>
      <w:r w:rsidRPr="002B5E30">
        <w:rPr>
          <w:i/>
          <w:iCs/>
        </w:rPr>
        <w:t>Electronic Imaging</w:t>
      </w:r>
      <w:r w:rsidRPr="002B5E30">
        <w:t>, 36(10), pp. 251-1-251–6. Available at: https://doi.org/10.2352/EI.2024.36.10.IPAS-251.</w:t>
      </w:r>
    </w:p>
    <w:p w14:paraId="2E3A7D35" w14:textId="77777777" w:rsidR="002B5E30" w:rsidRPr="002B5E30" w:rsidRDefault="002B5E30" w:rsidP="002B5E30">
      <w:pPr>
        <w:pStyle w:val="Bibliography"/>
      </w:pPr>
      <w:r w:rsidRPr="002B5E30">
        <w:t xml:space="preserve">Lambert, J.H. (1760) </w:t>
      </w:r>
      <w:r w:rsidRPr="002B5E30">
        <w:rPr>
          <w:i/>
          <w:iCs/>
        </w:rPr>
        <w:t>I. H. Lambert... Photometria sive de mensura et gradibus luminis, colorum et umbrae</w:t>
      </w:r>
      <w:r w:rsidRPr="002B5E30">
        <w:t xml:space="preserve"> [547 S., 6 </w:t>
      </w:r>
      <w:proofErr w:type="gramStart"/>
      <w:r w:rsidRPr="002B5E30">
        <w:t>Bl.</w:t>
      </w:r>
      <w:r w:rsidRPr="002B5E30">
        <w:rPr>
          <w:rFonts w:ascii="Arial" w:hAnsi="Arial" w:cs="Arial"/>
        </w:rPr>
        <w:t> </w:t>
      </w:r>
      <w:r w:rsidRPr="002B5E30">
        <w:t>;</w:t>
      </w:r>
      <w:proofErr w:type="gramEnd"/>
      <w:r w:rsidRPr="002B5E30">
        <w:t xml:space="preserve"> 19 </w:t>
      </w:r>
      <w:proofErr w:type="gramStart"/>
      <w:r w:rsidRPr="002B5E30">
        <w:t>cm</w:t>
      </w:r>
      <w:r w:rsidRPr="002B5E30">
        <w:rPr>
          <w:rFonts w:ascii="Arial" w:hAnsi="Arial" w:cs="Arial"/>
        </w:rPr>
        <w:t> </w:t>
      </w:r>
      <w:r w:rsidRPr="002B5E30">
        <w:t>:</w:t>
      </w:r>
      <w:proofErr w:type="gramEnd"/>
      <w:r w:rsidRPr="002B5E30">
        <w:t xml:space="preserve"> </w:t>
      </w:r>
      <w:proofErr w:type="gramStart"/>
      <w:r w:rsidRPr="002B5E30">
        <w:t>8</w:t>
      </w:r>
      <w:proofErr w:type="gramEnd"/>
      <w:r w:rsidRPr="002B5E30">
        <w:t xml:space="preserve"> gef. Tafeln]. sumptibus vidvae Eberhardi Klett... Available at: https://doi.org/10.3931/E-RARA-9488.</w:t>
      </w:r>
    </w:p>
    <w:p w14:paraId="14E233CC" w14:textId="77777777" w:rsidR="002B5E30" w:rsidRPr="002B5E30" w:rsidRDefault="002B5E30" w:rsidP="002B5E30">
      <w:pPr>
        <w:pStyle w:val="Bibliography"/>
      </w:pPr>
      <w:r w:rsidRPr="002B5E30">
        <w:t xml:space="preserve">Leadbetter, R. (2011) </w:t>
      </w:r>
      <w:r w:rsidRPr="002B5E30">
        <w:rPr>
          <w:i/>
          <w:iCs/>
        </w:rPr>
        <w:t>Tech Analysis: Forza Motorsport 4</w:t>
      </w:r>
      <w:r w:rsidRPr="002B5E30">
        <w:t xml:space="preserve">, </w:t>
      </w:r>
      <w:r w:rsidRPr="002B5E30">
        <w:rPr>
          <w:i/>
          <w:iCs/>
        </w:rPr>
        <w:t>Tech Analysis: Forza Motorsport 4</w:t>
      </w:r>
      <w:r w:rsidRPr="002B5E30">
        <w:t>. Available at: https://www.digitalfoundry.net/articles/digitalfoundry-tech-analysis-forza-motorsport-4 (Accessed: 24 November 2025).</w:t>
      </w:r>
    </w:p>
    <w:p w14:paraId="44E9CEE8" w14:textId="77777777" w:rsidR="002B5E30" w:rsidRPr="002B5E30" w:rsidRDefault="002B5E30" w:rsidP="002B5E30">
      <w:pPr>
        <w:pStyle w:val="Bibliography"/>
      </w:pPr>
      <w:r w:rsidRPr="002B5E30">
        <w:t xml:space="preserve">Lin, H. and Burnes, A. (2025) </w:t>
      </w:r>
      <w:r w:rsidRPr="002B5E30">
        <w:rPr>
          <w:i/>
          <w:iCs/>
        </w:rPr>
        <w:t xml:space="preserve">NVIDIA DLSS 4 Introduces Multi Frame Generation &amp; Enhancements </w:t>
      </w:r>
      <w:proofErr w:type="gramStart"/>
      <w:r w:rsidRPr="002B5E30">
        <w:rPr>
          <w:i/>
          <w:iCs/>
        </w:rPr>
        <w:t>For</w:t>
      </w:r>
      <w:proofErr w:type="gramEnd"/>
      <w:r w:rsidRPr="002B5E30">
        <w:rPr>
          <w:i/>
          <w:iCs/>
        </w:rPr>
        <w:t xml:space="preserve"> All DLSS Technologies</w:t>
      </w:r>
      <w:r w:rsidRPr="002B5E30">
        <w:t xml:space="preserve">, </w:t>
      </w:r>
      <w:r w:rsidRPr="002B5E30">
        <w:rPr>
          <w:i/>
          <w:iCs/>
        </w:rPr>
        <w:t xml:space="preserve">NVIDIA DLSS 4 Introduces Multi Frame Generation &amp; Enhancements </w:t>
      </w:r>
      <w:proofErr w:type="gramStart"/>
      <w:r w:rsidRPr="002B5E30">
        <w:rPr>
          <w:i/>
          <w:iCs/>
        </w:rPr>
        <w:t>For</w:t>
      </w:r>
      <w:proofErr w:type="gramEnd"/>
      <w:r w:rsidRPr="002B5E30">
        <w:rPr>
          <w:i/>
          <w:iCs/>
        </w:rPr>
        <w:t xml:space="preserve"> All DLSS Technologies</w:t>
      </w:r>
      <w:r w:rsidRPr="002B5E30">
        <w:t>. Available at: https://www.nvidia.com/en-us/geforce/news/dlss4-multi-frame-generation-ai-innovations/ (Accessed: 24 November 2025).</w:t>
      </w:r>
    </w:p>
    <w:p w14:paraId="58B38427" w14:textId="77777777" w:rsidR="002B5E30" w:rsidRPr="002B5E30" w:rsidRDefault="002B5E30" w:rsidP="002B5E30">
      <w:pPr>
        <w:pStyle w:val="Bibliography"/>
      </w:pPr>
      <w:r w:rsidRPr="002B5E30">
        <w:t xml:space="preserve">Lotto, R.B., Williams, S.M. and Purves, D. (1999) ‘Mach bands as empirically derived associations’, </w:t>
      </w:r>
      <w:r w:rsidRPr="002B5E30">
        <w:rPr>
          <w:i/>
          <w:iCs/>
        </w:rPr>
        <w:t>Proceedings of the National Academy of Sciences</w:t>
      </w:r>
      <w:r w:rsidRPr="002B5E30">
        <w:t>, 96(9), pp. 5245–5250. Available at: https://doi.org/10.1073/pnas.96.9.5245.</w:t>
      </w:r>
    </w:p>
    <w:p w14:paraId="79E1BF41" w14:textId="77777777" w:rsidR="002B5E30" w:rsidRPr="002B5E30" w:rsidRDefault="002B5E30" w:rsidP="002B5E30">
      <w:pPr>
        <w:pStyle w:val="Bibliography"/>
      </w:pPr>
      <w:r w:rsidRPr="002B5E30">
        <w:lastRenderedPageBreak/>
        <w:t xml:space="preserve">Nowrouzezahrai, D., Kalogerakis, E. and Fiume, E. (2009) ‘Shadowing Dynamic Scenes with Arbitrary BRDFs’, </w:t>
      </w:r>
      <w:r w:rsidRPr="002B5E30">
        <w:rPr>
          <w:i/>
          <w:iCs/>
        </w:rPr>
        <w:t>Computer Graphics Forum</w:t>
      </w:r>
      <w:r w:rsidRPr="002B5E30">
        <w:t>, 28(2), pp. 249–258. Available at: https://doi.org/10.1111/j.1467-8659.2009.01364.x.</w:t>
      </w:r>
    </w:p>
    <w:p w14:paraId="647320D0" w14:textId="77777777" w:rsidR="002B5E30" w:rsidRPr="002B5E30" w:rsidRDefault="002B5E30" w:rsidP="002B5E30">
      <w:pPr>
        <w:pStyle w:val="Bibliography"/>
      </w:pPr>
      <w:r w:rsidRPr="002B5E30">
        <w:t xml:space="preserve">Pharr, M., Jakob, W. and Humphreys, G. (2023) </w:t>
      </w:r>
      <w:r w:rsidRPr="002B5E30">
        <w:rPr>
          <w:i/>
          <w:iCs/>
        </w:rPr>
        <w:t>Physically based rendering: from theory to implementation</w:t>
      </w:r>
      <w:r w:rsidRPr="002B5E30">
        <w:t>. Fourth edition. Cambridge London: The MIT Press.</w:t>
      </w:r>
    </w:p>
    <w:p w14:paraId="2FBEC3AD" w14:textId="77777777" w:rsidR="002B5E30" w:rsidRPr="002B5E30" w:rsidRDefault="002B5E30" w:rsidP="002B5E30">
      <w:pPr>
        <w:pStyle w:val="Bibliography"/>
      </w:pPr>
      <w:r w:rsidRPr="002B5E30">
        <w:t>Phong, B.T. (1975) ‘Illumination for Computer Generated Pictures’, 18(6).</w:t>
      </w:r>
    </w:p>
    <w:p w14:paraId="44657DD8" w14:textId="77777777" w:rsidR="002B5E30" w:rsidRPr="002B5E30" w:rsidRDefault="002B5E30" w:rsidP="002B5E30">
      <w:pPr>
        <w:pStyle w:val="Bibliography"/>
      </w:pPr>
      <w:r w:rsidRPr="002B5E30">
        <w:t xml:space="preserve">Schlick, C. (1994) ‘An Inexpensive BRDF Model for Physically‐based Rendering’, </w:t>
      </w:r>
      <w:r w:rsidRPr="002B5E30">
        <w:rPr>
          <w:i/>
          <w:iCs/>
        </w:rPr>
        <w:t>Computer Graphics Forum</w:t>
      </w:r>
      <w:r w:rsidRPr="002B5E30">
        <w:t>, 13(3), pp. 233–246. Available at: https://doi.org/10.1111/1467-8659.1330233.</w:t>
      </w:r>
    </w:p>
    <w:p w14:paraId="04999194" w14:textId="77777777" w:rsidR="002B5E30" w:rsidRPr="002B5E30" w:rsidRDefault="002B5E30" w:rsidP="002B5E30">
      <w:pPr>
        <w:pStyle w:val="Bibliography"/>
      </w:pPr>
      <w:r w:rsidRPr="002B5E30">
        <w:t xml:space="preserve">Shreiner, D. (2010) </w:t>
      </w:r>
      <w:r w:rsidRPr="002B5E30">
        <w:rPr>
          <w:i/>
          <w:iCs/>
        </w:rPr>
        <w:t>OpenGL programming guide: the official guide to learning OpenGL, versions 3.0 and 3.1</w:t>
      </w:r>
      <w:r w:rsidRPr="002B5E30">
        <w:t>. 7. ed. Upper Saddle River, NJ Munich: Addison-Wesley.</w:t>
      </w:r>
    </w:p>
    <w:p w14:paraId="12728088" w14:textId="77777777" w:rsidR="002B5E30" w:rsidRPr="002B5E30" w:rsidRDefault="002B5E30" w:rsidP="002B5E30">
      <w:pPr>
        <w:pStyle w:val="Bibliography"/>
      </w:pPr>
      <w:r w:rsidRPr="002B5E30">
        <w:t>Smith, W.J. (</w:t>
      </w:r>
      <w:proofErr w:type="gramStart"/>
      <w:r w:rsidRPr="002B5E30">
        <w:t>2000</w:t>
      </w:r>
      <w:proofErr w:type="gramEnd"/>
      <w:r w:rsidRPr="002B5E30">
        <w:t xml:space="preserve">) </w:t>
      </w:r>
      <w:r w:rsidRPr="002B5E30">
        <w:rPr>
          <w:i/>
          <w:iCs/>
        </w:rPr>
        <w:t>Modern optical engineering: the design of optical systems</w:t>
      </w:r>
      <w:r w:rsidRPr="002B5E30">
        <w:t>. 3. ed. New York London: McGraw-Hill (McGraw-Hill series on optical and electro-optical engineering).</w:t>
      </w:r>
    </w:p>
    <w:p w14:paraId="4DB9A9DD" w14:textId="77777777" w:rsidR="002B5E30" w:rsidRPr="002B5E30" w:rsidRDefault="002B5E30" w:rsidP="002B5E30">
      <w:pPr>
        <w:pStyle w:val="Bibliography"/>
      </w:pPr>
      <w:r w:rsidRPr="002B5E30">
        <w:t>VGI (2025) ‘The Big Game Engine Report of 2025’. Available at: https://app.sensortower.com/vgi/assets/reports/The_Big_Game_Engines_Report_of_2025.pdf (Accessed: 24 November 2025).</w:t>
      </w:r>
    </w:p>
    <w:p w14:paraId="66B64F8F" w14:textId="77777777" w:rsidR="002B5E30" w:rsidRPr="002B5E30" w:rsidRDefault="002B5E30" w:rsidP="002B5E30">
      <w:pPr>
        <w:pStyle w:val="Bibliography"/>
      </w:pPr>
      <w:r w:rsidRPr="002B5E30">
        <w:t xml:space="preserve">Walton, S. (2016) </w:t>
      </w:r>
      <w:r w:rsidRPr="002B5E30">
        <w:rPr>
          <w:i/>
          <w:iCs/>
        </w:rPr>
        <w:t xml:space="preserve">Rise </w:t>
      </w:r>
      <w:proofErr w:type="gramStart"/>
      <w:r w:rsidRPr="002B5E30">
        <w:rPr>
          <w:i/>
          <w:iCs/>
        </w:rPr>
        <w:t>Of</w:t>
      </w:r>
      <w:proofErr w:type="gramEnd"/>
      <w:r w:rsidRPr="002B5E30">
        <w:rPr>
          <w:i/>
          <w:iCs/>
        </w:rPr>
        <w:t xml:space="preserve"> </w:t>
      </w:r>
      <w:proofErr w:type="gramStart"/>
      <w:r w:rsidRPr="002B5E30">
        <w:rPr>
          <w:i/>
          <w:iCs/>
        </w:rPr>
        <w:t>The</w:t>
      </w:r>
      <w:proofErr w:type="gramEnd"/>
      <w:r w:rsidRPr="002B5E30">
        <w:rPr>
          <w:i/>
          <w:iCs/>
        </w:rPr>
        <w:t xml:space="preserve"> Tomb Raider PC Benchmarks: Steep Demands</w:t>
      </w:r>
      <w:r w:rsidRPr="002B5E30">
        <w:t xml:space="preserve">, </w:t>
      </w:r>
      <w:r w:rsidRPr="002B5E30">
        <w:rPr>
          <w:i/>
          <w:iCs/>
        </w:rPr>
        <w:t xml:space="preserve">Rise </w:t>
      </w:r>
      <w:proofErr w:type="gramStart"/>
      <w:r w:rsidRPr="002B5E30">
        <w:rPr>
          <w:i/>
          <w:iCs/>
        </w:rPr>
        <w:t>Of</w:t>
      </w:r>
      <w:proofErr w:type="gramEnd"/>
      <w:r w:rsidRPr="002B5E30">
        <w:rPr>
          <w:i/>
          <w:iCs/>
        </w:rPr>
        <w:t xml:space="preserve"> </w:t>
      </w:r>
      <w:proofErr w:type="gramStart"/>
      <w:r w:rsidRPr="002B5E30">
        <w:rPr>
          <w:i/>
          <w:iCs/>
        </w:rPr>
        <w:t>The</w:t>
      </w:r>
      <w:proofErr w:type="gramEnd"/>
      <w:r w:rsidRPr="002B5E30">
        <w:rPr>
          <w:i/>
          <w:iCs/>
        </w:rPr>
        <w:t xml:space="preserve"> Tomb Raider PC Benchmarks: Steep Demands</w:t>
      </w:r>
      <w:r w:rsidRPr="002B5E30">
        <w:t>. Available at: https://kotaku.com/rise-of-the-tomb-raider-pc-benchmarks-steep-demands-1756350619 (Accessed: 24 November 2025).</w:t>
      </w:r>
    </w:p>
    <w:p w14:paraId="7B171DB4" w14:textId="77777777" w:rsidR="002B5E30" w:rsidRPr="002B5E30" w:rsidRDefault="002B5E30" w:rsidP="002B5E30">
      <w:pPr>
        <w:pStyle w:val="Bibliography"/>
      </w:pPr>
      <w:r w:rsidRPr="002B5E30">
        <w:t>Whitted, T. and Laboratories, B. (1980) ‘An Improved Illumination Model for Shaded Display’, 23(6).</w:t>
      </w:r>
    </w:p>
    <w:p w14:paraId="40DB6CCA" w14:textId="77777777" w:rsidR="002B5E30" w:rsidRPr="002B5E30" w:rsidRDefault="002B5E30" w:rsidP="002B5E30">
      <w:pPr>
        <w:pStyle w:val="Bibliography"/>
      </w:pPr>
      <w:r w:rsidRPr="002B5E30">
        <w:t xml:space="preserve">Санжаров, В. </w:t>
      </w:r>
      <w:r w:rsidRPr="002B5E30">
        <w:rPr>
          <w:i/>
          <w:iCs/>
        </w:rPr>
        <w:t>et al.</w:t>
      </w:r>
      <w:r w:rsidRPr="002B5E30">
        <w:t xml:space="preserve"> (2019) ‘Examination of the Nvidia RTX’, in </w:t>
      </w:r>
      <w:r w:rsidRPr="002B5E30">
        <w:rPr>
          <w:i/>
          <w:iCs/>
        </w:rPr>
        <w:t>GraphiCon’2019 Proceedings. Volume 2</w:t>
      </w:r>
      <w:r w:rsidRPr="002B5E30">
        <w:t xml:space="preserve">. </w:t>
      </w:r>
      <w:r w:rsidRPr="002B5E30">
        <w:rPr>
          <w:i/>
          <w:iCs/>
        </w:rPr>
        <w:t xml:space="preserve">29th International Conference on Computer Graphics, Image Processing and Computer Vision, Visualization </w:t>
      </w:r>
      <w:proofErr w:type="gramStart"/>
      <w:r w:rsidRPr="002B5E30">
        <w:rPr>
          <w:i/>
          <w:iCs/>
        </w:rPr>
        <w:t>Systems</w:t>
      </w:r>
      <w:proofErr w:type="gramEnd"/>
      <w:r w:rsidRPr="002B5E30">
        <w:rPr>
          <w:i/>
          <w:iCs/>
        </w:rPr>
        <w:t xml:space="preserve"> and the Virtual Environment GraphiCon’2019</w:t>
      </w:r>
      <w:r w:rsidRPr="002B5E30">
        <w:t>, Bryansk State Technical University, pp. 7–12. Available at: https://doi.org/10.30987/graphicon-2019-2-7-12.</w:t>
      </w:r>
    </w:p>
    <w:p w14:paraId="2B0E8F4C" w14:textId="5EF5F008" w:rsidR="0015657D" w:rsidRPr="0015657D" w:rsidRDefault="0015657D" w:rsidP="0015657D">
      <w:r>
        <w:fldChar w:fldCharType="end"/>
      </w:r>
    </w:p>
    <w:sectPr w:rsidR="0015657D" w:rsidRPr="0015657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al Rear" w:date="2025-11-23T22:59:00Z" w:initials="HR">
    <w:p w14:paraId="1557A8DE" w14:textId="77777777" w:rsidR="002F43FA" w:rsidRDefault="002F43FA" w:rsidP="002F43FA">
      <w:pPr>
        <w:pStyle w:val="CommentText"/>
      </w:pPr>
      <w:r>
        <w:rPr>
          <w:rStyle w:val="CommentReference"/>
        </w:rPr>
        <w:annotationRef/>
      </w:r>
      <w:r>
        <w:t>Too conversatio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57A8D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3FE97A" w16cex:dateUtc="2025-11-23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57A8DE" w16cid:durableId="433FE9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rbel">
    <w:panose1 w:val="020B0503020204020204"/>
    <w:charset w:val="00"/>
    <w:family w:val="swiss"/>
    <w:pitch w:val="variable"/>
    <w:sig w:usb0="A00002EF" w:usb1="4000A44B"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7B0206"/>
    <w:multiLevelType w:val="multilevel"/>
    <w:tmpl w:val="BEA2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036C85"/>
    <w:multiLevelType w:val="hybridMultilevel"/>
    <w:tmpl w:val="D6D69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6266265">
    <w:abstractNumId w:val="0"/>
  </w:num>
  <w:num w:numId="2" w16cid:durableId="11682099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Rear">
    <w15:presenceInfo w15:providerId="AD" w15:userId="S::r017093h@student.staffs.ac.uk::4cdae0c1-6856-4286-aed0-6a9c63fa8e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11C"/>
    <w:rsid w:val="000117AD"/>
    <w:rsid w:val="00017C46"/>
    <w:rsid w:val="00025A32"/>
    <w:rsid w:val="000365B6"/>
    <w:rsid w:val="00041C34"/>
    <w:rsid w:val="0004465C"/>
    <w:rsid w:val="00047F4C"/>
    <w:rsid w:val="00055C9F"/>
    <w:rsid w:val="000B2379"/>
    <w:rsid w:val="000C020C"/>
    <w:rsid w:val="000E2D76"/>
    <w:rsid w:val="000F097C"/>
    <w:rsid w:val="000F6D04"/>
    <w:rsid w:val="00143F7D"/>
    <w:rsid w:val="0015657D"/>
    <w:rsid w:val="00164E45"/>
    <w:rsid w:val="00176E74"/>
    <w:rsid w:val="0019103C"/>
    <w:rsid w:val="00194DA7"/>
    <w:rsid w:val="001A6F9A"/>
    <w:rsid w:val="001B61A9"/>
    <w:rsid w:val="001B6D69"/>
    <w:rsid w:val="001D5608"/>
    <w:rsid w:val="001D6320"/>
    <w:rsid w:val="002244F3"/>
    <w:rsid w:val="0022670D"/>
    <w:rsid w:val="0027715F"/>
    <w:rsid w:val="002A0304"/>
    <w:rsid w:val="002A6F97"/>
    <w:rsid w:val="002B1408"/>
    <w:rsid w:val="002B5E30"/>
    <w:rsid w:val="002B7724"/>
    <w:rsid w:val="002B7C2F"/>
    <w:rsid w:val="002D1D50"/>
    <w:rsid w:val="002D7173"/>
    <w:rsid w:val="002E5EAF"/>
    <w:rsid w:val="002F2FFE"/>
    <w:rsid w:val="002F43FA"/>
    <w:rsid w:val="003419F4"/>
    <w:rsid w:val="00351165"/>
    <w:rsid w:val="00364CCB"/>
    <w:rsid w:val="003672A3"/>
    <w:rsid w:val="00382080"/>
    <w:rsid w:val="003941A3"/>
    <w:rsid w:val="003A583C"/>
    <w:rsid w:val="003B05E0"/>
    <w:rsid w:val="003C5648"/>
    <w:rsid w:val="003C597F"/>
    <w:rsid w:val="003F70FD"/>
    <w:rsid w:val="0044479A"/>
    <w:rsid w:val="004457B9"/>
    <w:rsid w:val="00452177"/>
    <w:rsid w:val="0045466A"/>
    <w:rsid w:val="00496F82"/>
    <w:rsid w:val="004B0AE4"/>
    <w:rsid w:val="004B36DF"/>
    <w:rsid w:val="004B40CF"/>
    <w:rsid w:val="004E404F"/>
    <w:rsid w:val="00524AB3"/>
    <w:rsid w:val="00546BEE"/>
    <w:rsid w:val="005771A6"/>
    <w:rsid w:val="005B0EA3"/>
    <w:rsid w:val="005B6967"/>
    <w:rsid w:val="005C5990"/>
    <w:rsid w:val="005D6193"/>
    <w:rsid w:val="005E3EE6"/>
    <w:rsid w:val="005F6645"/>
    <w:rsid w:val="00627EB2"/>
    <w:rsid w:val="00634FE0"/>
    <w:rsid w:val="006756C2"/>
    <w:rsid w:val="00676D70"/>
    <w:rsid w:val="00686731"/>
    <w:rsid w:val="00697693"/>
    <w:rsid w:val="006A4938"/>
    <w:rsid w:val="006A5299"/>
    <w:rsid w:val="006B1485"/>
    <w:rsid w:val="006C658B"/>
    <w:rsid w:val="006C7ACF"/>
    <w:rsid w:val="00715528"/>
    <w:rsid w:val="00744219"/>
    <w:rsid w:val="007A2F6D"/>
    <w:rsid w:val="007C32E6"/>
    <w:rsid w:val="007E0456"/>
    <w:rsid w:val="00817EBF"/>
    <w:rsid w:val="00825248"/>
    <w:rsid w:val="008328AE"/>
    <w:rsid w:val="00872F55"/>
    <w:rsid w:val="008D1C4F"/>
    <w:rsid w:val="008F253A"/>
    <w:rsid w:val="00927E76"/>
    <w:rsid w:val="00954F8C"/>
    <w:rsid w:val="00977D6D"/>
    <w:rsid w:val="0098148B"/>
    <w:rsid w:val="0099067D"/>
    <w:rsid w:val="009A5AF4"/>
    <w:rsid w:val="00A0611C"/>
    <w:rsid w:val="00A32D50"/>
    <w:rsid w:val="00A44FC6"/>
    <w:rsid w:val="00A509A4"/>
    <w:rsid w:val="00A73C4B"/>
    <w:rsid w:val="00AB1743"/>
    <w:rsid w:val="00AB276E"/>
    <w:rsid w:val="00AD2FBF"/>
    <w:rsid w:val="00AE5777"/>
    <w:rsid w:val="00B30CC3"/>
    <w:rsid w:val="00B426DA"/>
    <w:rsid w:val="00B65E5C"/>
    <w:rsid w:val="00B7125D"/>
    <w:rsid w:val="00B8651E"/>
    <w:rsid w:val="00BD48B8"/>
    <w:rsid w:val="00BE4FB7"/>
    <w:rsid w:val="00BF2A19"/>
    <w:rsid w:val="00C008E3"/>
    <w:rsid w:val="00C04C78"/>
    <w:rsid w:val="00C2446A"/>
    <w:rsid w:val="00C268A9"/>
    <w:rsid w:val="00C303CE"/>
    <w:rsid w:val="00C51BBC"/>
    <w:rsid w:val="00C6524D"/>
    <w:rsid w:val="00C66DA5"/>
    <w:rsid w:val="00C772A7"/>
    <w:rsid w:val="00CD3426"/>
    <w:rsid w:val="00CE210C"/>
    <w:rsid w:val="00CF4639"/>
    <w:rsid w:val="00CF4716"/>
    <w:rsid w:val="00D64CF8"/>
    <w:rsid w:val="00D652C4"/>
    <w:rsid w:val="00DF7118"/>
    <w:rsid w:val="00E0707D"/>
    <w:rsid w:val="00E25D9E"/>
    <w:rsid w:val="00E76BF1"/>
    <w:rsid w:val="00E83E62"/>
    <w:rsid w:val="00E92B12"/>
    <w:rsid w:val="00EC38EB"/>
    <w:rsid w:val="00ED3B4E"/>
    <w:rsid w:val="00ED5F5D"/>
    <w:rsid w:val="00ED7266"/>
    <w:rsid w:val="00EE00C6"/>
    <w:rsid w:val="00F142B1"/>
    <w:rsid w:val="00F20ED9"/>
    <w:rsid w:val="00F226D0"/>
    <w:rsid w:val="00F2348E"/>
    <w:rsid w:val="00F30745"/>
    <w:rsid w:val="00F760E5"/>
    <w:rsid w:val="00FC6C02"/>
    <w:rsid w:val="00FD7C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22990"/>
  <w15:chartTrackingRefBased/>
  <w15:docId w15:val="{42D6F51F-8829-4568-9C71-3B4A2F951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11C"/>
    <w:rPr>
      <w:rFonts w:ascii="Corbel" w:hAnsi="Corbel"/>
    </w:rPr>
  </w:style>
  <w:style w:type="paragraph" w:styleId="Heading1">
    <w:name w:val="heading 1"/>
    <w:basedOn w:val="Normal"/>
    <w:next w:val="Normal"/>
    <w:link w:val="Heading1Char"/>
    <w:uiPriority w:val="9"/>
    <w:qFormat/>
    <w:rsid w:val="00A061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61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61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61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61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61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61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61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61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61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61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61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61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61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61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61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61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611C"/>
    <w:rPr>
      <w:rFonts w:eastAsiaTheme="majorEastAsia" w:cstheme="majorBidi"/>
      <w:color w:val="272727" w:themeColor="text1" w:themeTint="D8"/>
    </w:rPr>
  </w:style>
  <w:style w:type="paragraph" w:styleId="Title">
    <w:name w:val="Title"/>
    <w:basedOn w:val="Normal"/>
    <w:next w:val="Normal"/>
    <w:link w:val="TitleChar"/>
    <w:uiPriority w:val="10"/>
    <w:qFormat/>
    <w:rsid w:val="00A0611C"/>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0611C"/>
    <w:rPr>
      <w:rFonts w:ascii="Corbel" w:eastAsiaTheme="majorEastAsia" w:hAnsi="Corbel" w:cstheme="majorBidi"/>
      <w:spacing w:val="-10"/>
      <w:kern w:val="28"/>
      <w:sz w:val="56"/>
      <w:szCs w:val="56"/>
    </w:rPr>
  </w:style>
  <w:style w:type="paragraph" w:styleId="Subtitle">
    <w:name w:val="Subtitle"/>
    <w:basedOn w:val="Normal"/>
    <w:next w:val="Normal"/>
    <w:link w:val="SubtitleChar"/>
    <w:uiPriority w:val="11"/>
    <w:qFormat/>
    <w:rsid w:val="00A061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61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611C"/>
    <w:pPr>
      <w:spacing w:before="160"/>
      <w:jc w:val="center"/>
    </w:pPr>
    <w:rPr>
      <w:i/>
      <w:iCs/>
      <w:color w:val="404040" w:themeColor="text1" w:themeTint="BF"/>
    </w:rPr>
  </w:style>
  <w:style w:type="character" w:customStyle="1" w:styleId="QuoteChar">
    <w:name w:val="Quote Char"/>
    <w:basedOn w:val="DefaultParagraphFont"/>
    <w:link w:val="Quote"/>
    <w:uiPriority w:val="29"/>
    <w:rsid w:val="00A0611C"/>
    <w:rPr>
      <w:i/>
      <w:iCs/>
      <w:color w:val="404040" w:themeColor="text1" w:themeTint="BF"/>
    </w:rPr>
  </w:style>
  <w:style w:type="paragraph" w:styleId="ListParagraph">
    <w:name w:val="List Paragraph"/>
    <w:basedOn w:val="Normal"/>
    <w:uiPriority w:val="34"/>
    <w:qFormat/>
    <w:rsid w:val="00A0611C"/>
    <w:pPr>
      <w:ind w:left="720"/>
      <w:contextualSpacing/>
    </w:pPr>
  </w:style>
  <w:style w:type="character" w:styleId="IntenseEmphasis">
    <w:name w:val="Intense Emphasis"/>
    <w:basedOn w:val="DefaultParagraphFont"/>
    <w:uiPriority w:val="21"/>
    <w:qFormat/>
    <w:rsid w:val="00A0611C"/>
    <w:rPr>
      <w:i/>
      <w:iCs/>
      <w:color w:val="0F4761" w:themeColor="accent1" w:themeShade="BF"/>
    </w:rPr>
  </w:style>
  <w:style w:type="paragraph" w:styleId="IntenseQuote">
    <w:name w:val="Intense Quote"/>
    <w:basedOn w:val="Normal"/>
    <w:next w:val="Normal"/>
    <w:link w:val="IntenseQuoteChar"/>
    <w:uiPriority w:val="30"/>
    <w:qFormat/>
    <w:rsid w:val="00A061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611C"/>
    <w:rPr>
      <w:i/>
      <w:iCs/>
      <w:color w:val="0F4761" w:themeColor="accent1" w:themeShade="BF"/>
    </w:rPr>
  </w:style>
  <w:style w:type="character" w:styleId="IntenseReference">
    <w:name w:val="Intense Reference"/>
    <w:basedOn w:val="DefaultParagraphFont"/>
    <w:uiPriority w:val="32"/>
    <w:qFormat/>
    <w:rsid w:val="00A0611C"/>
    <w:rPr>
      <w:b/>
      <w:bCs/>
      <w:smallCaps/>
      <w:color w:val="0F4761" w:themeColor="accent1" w:themeShade="BF"/>
      <w:spacing w:val="5"/>
    </w:rPr>
  </w:style>
  <w:style w:type="character" w:styleId="Hyperlink">
    <w:name w:val="Hyperlink"/>
    <w:basedOn w:val="DefaultParagraphFont"/>
    <w:uiPriority w:val="99"/>
    <w:unhideWhenUsed/>
    <w:rsid w:val="00C04C78"/>
    <w:rPr>
      <w:color w:val="467886" w:themeColor="hyperlink"/>
      <w:u w:val="single"/>
    </w:rPr>
  </w:style>
  <w:style w:type="character" w:styleId="UnresolvedMention">
    <w:name w:val="Unresolved Mention"/>
    <w:basedOn w:val="DefaultParagraphFont"/>
    <w:uiPriority w:val="99"/>
    <w:semiHidden/>
    <w:unhideWhenUsed/>
    <w:rsid w:val="00C04C78"/>
    <w:rPr>
      <w:color w:val="605E5C"/>
      <w:shd w:val="clear" w:color="auto" w:fill="E1DFDD"/>
    </w:rPr>
  </w:style>
  <w:style w:type="character" w:styleId="CommentReference">
    <w:name w:val="annotation reference"/>
    <w:basedOn w:val="DefaultParagraphFont"/>
    <w:uiPriority w:val="99"/>
    <w:semiHidden/>
    <w:unhideWhenUsed/>
    <w:rsid w:val="002F43FA"/>
    <w:rPr>
      <w:sz w:val="16"/>
      <w:szCs w:val="16"/>
    </w:rPr>
  </w:style>
  <w:style w:type="paragraph" w:styleId="CommentText">
    <w:name w:val="annotation text"/>
    <w:basedOn w:val="Normal"/>
    <w:link w:val="CommentTextChar"/>
    <w:uiPriority w:val="99"/>
    <w:unhideWhenUsed/>
    <w:rsid w:val="002F43FA"/>
    <w:pPr>
      <w:spacing w:line="240" w:lineRule="auto"/>
    </w:pPr>
    <w:rPr>
      <w:sz w:val="20"/>
      <w:szCs w:val="20"/>
    </w:rPr>
  </w:style>
  <w:style w:type="character" w:customStyle="1" w:styleId="CommentTextChar">
    <w:name w:val="Comment Text Char"/>
    <w:basedOn w:val="DefaultParagraphFont"/>
    <w:link w:val="CommentText"/>
    <w:uiPriority w:val="99"/>
    <w:rsid w:val="002F43FA"/>
    <w:rPr>
      <w:rFonts w:ascii="Corbel" w:hAnsi="Corbel"/>
      <w:sz w:val="20"/>
      <w:szCs w:val="20"/>
    </w:rPr>
  </w:style>
  <w:style w:type="paragraph" w:styleId="CommentSubject">
    <w:name w:val="annotation subject"/>
    <w:basedOn w:val="CommentText"/>
    <w:next w:val="CommentText"/>
    <w:link w:val="CommentSubjectChar"/>
    <w:uiPriority w:val="99"/>
    <w:semiHidden/>
    <w:unhideWhenUsed/>
    <w:rsid w:val="002F43FA"/>
    <w:rPr>
      <w:b/>
      <w:bCs/>
    </w:rPr>
  </w:style>
  <w:style w:type="character" w:customStyle="1" w:styleId="CommentSubjectChar">
    <w:name w:val="Comment Subject Char"/>
    <w:basedOn w:val="CommentTextChar"/>
    <w:link w:val="CommentSubject"/>
    <w:uiPriority w:val="99"/>
    <w:semiHidden/>
    <w:rsid w:val="002F43FA"/>
    <w:rPr>
      <w:rFonts w:ascii="Corbel" w:hAnsi="Corbel"/>
      <w:b/>
      <w:bCs/>
      <w:sz w:val="20"/>
      <w:szCs w:val="20"/>
    </w:rPr>
  </w:style>
  <w:style w:type="paragraph" w:styleId="Bibliography">
    <w:name w:val="Bibliography"/>
    <w:basedOn w:val="Normal"/>
    <w:next w:val="Normal"/>
    <w:uiPriority w:val="37"/>
    <w:unhideWhenUsed/>
    <w:rsid w:val="008D1C4F"/>
  </w:style>
  <w:style w:type="paragraph" w:styleId="Caption">
    <w:name w:val="caption"/>
    <w:basedOn w:val="Normal"/>
    <w:next w:val="Normal"/>
    <w:uiPriority w:val="35"/>
    <w:unhideWhenUsed/>
    <w:qFormat/>
    <w:rsid w:val="008D1C4F"/>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47E7DA5DAADC947B5061D049198BFC5" ma:contentTypeVersion="11" ma:contentTypeDescription="Create a new document." ma:contentTypeScope="" ma:versionID="eb573f104027ca1153969c0b31613440">
  <xsd:schema xmlns:xsd="http://www.w3.org/2001/XMLSchema" xmlns:xs="http://www.w3.org/2001/XMLSchema" xmlns:p="http://schemas.microsoft.com/office/2006/metadata/properties" xmlns:ns2="412aa2d6-e8e7-4d07-893e-a82dfa155f0a" xmlns:ns3="914e4848-3dfb-43a3-9179-a00fe962eed8" targetNamespace="http://schemas.microsoft.com/office/2006/metadata/properties" ma:root="true" ma:fieldsID="be7a1f5b2734aeece39654fe35f97003" ns2:_="" ns3:_="">
    <xsd:import namespace="412aa2d6-e8e7-4d07-893e-a82dfa155f0a"/>
    <xsd:import namespace="914e4848-3dfb-43a3-9179-a00fe962eed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2aa2d6-e8e7-4d07-893e-a82dfa155f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9151cd1a-81c0-4f7e-8bca-7c9d41dcf3f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14e4848-3dfb-43a3-9179-a00fe962eed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0f1d8585-f8db-4928-a729-c7a637f04cb6}" ma:internalName="TaxCatchAll" ma:showField="CatchAllData" ma:web="914e4848-3dfb-43a3-9179-a00fe962ee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12aa2d6-e8e7-4d07-893e-a82dfa155f0a">
      <Terms xmlns="http://schemas.microsoft.com/office/infopath/2007/PartnerControls"/>
    </lcf76f155ced4ddcb4097134ff3c332f>
    <TaxCatchAll xmlns="914e4848-3dfb-43a3-9179-a00fe962eed8" xsi:nil="true"/>
  </documentManagement>
</p:properties>
</file>

<file path=customXml/itemProps1.xml><?xml version="1.0" encoding="utf-8"?>
<ds:datastoreItem xmlns:ds="http://schemas.openxmlformats.org/officeDocument/2006/customXml" ds:itemID="{69DAB5A2-C984-4D72-911E-608AFFB86259}">
  <ds:schemaRefs>
    <ds:schemaRef ds:uri="http://schemas.openxmlformats.org/officeDocument/2006/bibliography"/>
  </ds:schemaRefs>
</ds:datastoreItem>
</file>

<file path=customXml/itemProps2.xml><?xml version="1.0" encoding="utf-8"?>
<ds:datastoreItem xmlns:ds="http://schemas.openxmlformats.org/officeDocument/2006/customXml" ds:itemID="{2624B571-8134-4275-A7F6-80FBC823ECC2}"/>
</file>

<file path=customXml/itemProps3.xml><?xml version="1.0" encoding="utf-8"?>
<ds:datastoreItem xmlns:ds="http://schemas.openxmlformats.org/officeDocument/2006/customXml" ds:itemID="{23BF554C-CFE5-456A-8B85-A7B013007AF7}"/>
</file>

<file path=customXml/itemProps4.xml><?xml version="1.0" encoding="utf-8"?>
<ds:datastoreItem xmlns:ds="http://schemas.openxmlformats.org/officeDocument/2006/customXml" ds:itemID="{022EC39D-EB8F-4453-BC35-F4E7F7B6B283}"/>
</file>

<file path=docProps/app.xml><?xml version="1.0" encoding="utf-8"?>
<Properties xmlns="http://schemas.openxmlformats.org/officeDocument/2006/extended-properties" xmlns:vt="http://schemas.openxmlformats.org/officeDocument/2006/docPropsVTypes">
  <Template>Normal</Template>
  <TotalTime>742</TotalTime>
  <Pages>7</Pages>
  <Words>7639</Words>
  <Characters>43545</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Rear</dc:creator>
  <cp:keywords/>
  <dc:description/>
  <cp:lastModifiedBy>Hal Rear</cp:lastModifiedBy>
  <cp:revision>96</cp:revision>
  <dcterms:created xsi:type="dcterms:W3CDTF">2025-10-24T16:51:00Z</dcterms:created>
  <dcterms:modified xsi:type="dcterms:W3CDTF">2025-11-2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goiFNB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347E7DA5DAADC947B5061D049198BFC5</vt:lpwstr>
  </property>
</Properties>
</file>